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422529" w14:textId="77777777" w:rsidR="002F5234" w:rsidRPr="00353D38" w:rsidRDefault="00695730">
      <w:pPr>
        <w:rPr>
          <w:rFonts w:ascii="Times New Roman" w:hAnsi="Times New Roman" w:cs="Times New Roman"/>
          <w:b/>
        </w:rPr>
      </w:pPr>
      <w:r w:rsidRPr="00353D38">
        <w:rPr>
          <w:rFonts w:ascii="Times New Roman" w:hAnsi="Times New Roman" w:cs="Times New Roman"/>
          <w:b/>
        </w:rPr>
        <w:t>Urban spandrels: The role of genetic drift, natural selection and gene flow in the formation of parallel clines</w:t>
      </w:r>
    </w:p>
    <w:p w14:paraId="59988310" w14:textId="77777777" w:rsidR="00695730" w:rsidRPr="00353D38" w:rsidRDefault="00695730">
      <w:pPr>
        <w:rPr>
          <w:rFonts w:ascii="Times New Roman" w:hAnsi="Times New Roman" w:cs="Times New Roman"/>
        </w:rPr>
      </w:pPr>
    </w:p>
    <w:p w14:paraId="4AE8EF9A" w14:textId="77777777" w:rsidR="00695730" w:rsidRPr="00353D38" w:rsidRDefault="00695730">
      <w:pPr>
        <w:rPr>
          <w:rFonts w:ascii="Times New Roman" w:hAnsi="Times New Roman" w:cs="Times New Roman"/>
          <w:vertAlign w:val="superscript"/>
        </w:rPr>
      </w:pPr>
      <w:r w:rsidRPr="00353D38">
        <w:rPr>
          <w:rFonts w:ascii="Times New Roman" w:hAnsi="Times New Roman" w:cs="Times New Roman"/>
        </w:rPr>
        <w:t xml:space="preserve">Authors: 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w:t>
      </w:r>
      <w:proofErr w:type="spellEnd"/>
      <w:r w:rsidRPr="00353D38">
        <w:rPr>
          <w:rFonts w:ascii="Times New Roman" w:hAnsi="Times New Roman" w:cs="Times New Roman"/>
          <w:vertAlign w:val="superscript"/>
        </w:rPr>
        <w:t>, 2*</w:t>
      </w:r>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w:t>
      </w:r>
      <w:proofErr w:type="spellEnd"/>
      <w:r w:rsidRPr="00353D38">
        <w:rPr>
          <w:rFonts w:ascii="Times New Roman" w:hAnsi="Times New Roman" w:cs="Times New Roman"/>
          <w:vertAlign w:val="superscript"/>
        </w:rPr>
        <w:t>, 2</w:t>
      </w:r>
      <w:r w:rsidRPr="00353D38">
        <w:rPr>
          <w:rFonts w:ascii="Times New Roman" w:hAnsi="Times New Roman" w:cs="Times New Roman"/>
        </w:rPr>
        <w:t xml:space="preserve"> and </w:t>
      </w:r>
      <w:commentRangeStart w:id="0"/>
      <w:r w:rsidRPr="00353D38">
        <w:rPr>
          <w:rFonts w:ascii="Times New Roman" w:hAnsi="Times New Roman" w:cs="Times New Roman"/>
        </w:rPr>
        <w:t xml:space="preserve">Rob W. </w:t>
      </w:r>
      <w:proofErr w:type="spellStart"/>
      <w:r w:rsidRPr="00353D38">
        <w:rPr>
          <w:rFonts w:ascii="Times New Roman" w:hAnsi="Times New Roman" w:cs="Times New Roman"/>
        </w:rPr>
        <w:t>Ness</w:t>
      </w:r>
      <w:commentRangeEnd w:id="0"/>
      <w:r w:rsidRPr="00353D38">
        <w:rPr>
          <w:rStyle w:val="CommentReference"/>
          <w:rFonts w:ascii="Times New Roman" w:hAnsi="Times New Roman" w:cs="Times New Roman"/>
          <w:sz w:val="24"/>
          <w:szCs w:val="24"/>
        </w:rPr>
        <w:commentReference w:id="0"/>
      </w:r>
      <w:r w:rsidRPr="00353D38">
        <w:rPr>
          <w:rFonts w:ascii="Times New Roman" w:hAnsi="Times New Roman" w:cs="Times New Roman"/>
          <w:vertAlign w:val="superscript"/>
        </w:rPr>
        <w:t>1</w:t>
      </w:r>
      <w:proofErr w:type="spellEnd"/>
      <w:r w:rsidRPr="00353D38">
        <w:rPr>
          <w:rFonts w:ascii="Times New Roman" w:hAnsi="Times New Roman" w:cs="Times New Roman"/>
          <w:vertAlign w:val="superscript"/>
        </w:rPr>
        <w:t>, 2</w:t>
      </w:r>
    </w:p>
    <w:p w14:paraId="653CCB46" w14:textId="77777777" w:rsidR="00695730" w:rsidRPr="00353D38" w:rsidRDefault="00695730">
      <w:pPr>
        <w:rPr>
          <w:rFonts w:ascii="Times New Roman" w:hAnsi="Times New Roman" w:cs="Times New Roman"/>
          <w:vertAlign w:val="superscript"/>
        </w:rPr>
      </w:pPr>
    </w:p>
    <w:p w14:paraId="684F1E95" w14:textId="77777777" w:rsidR="00695730" w:rsidRPr="00353D38" w:rsidRDefault="00695730" w:rsidP="00695730">
      <w:pPr>
        <w:pStyle w:val="ListParagraph"/>
        <w:numPr>
          <w:ilvl w:val="0"/>
          <w:numId w:val="1"/>
        </w:numPr>
        <w:rPr>
          <w:rFonts w:ascii="Times New Roman" w:hAnsi="Times New Roman" w:cs="Times New Roman"/>
        </w:rPr>
      </w:pPr>
      <w:r w:rsidRPr="00353D38">
        <w:rPr>
          <w:rFonts w:ascii="Times New Roman" w:hAnsi="Times New Roman" w:cs="Times New Roman"/>
        </w:rPr>
        <w:t xml:space="preserve">Department of Biology, University of Toronto Mississauga, Mississauga, Ontario, Canada, L5L </w:t>
      </w:r>
      <w:proofErr w:type="spellStart"/>
      <w:r w:rsidRPr="00353D38">
        <w:rPr>
          <w:rFonts w:ascii="Times New Roman" w:hAnsi="Times New Roman" w:cs="Times New Roman"/>
        </w:rPr>
        <w:t>1C6</w:t>
      </w:r>
      <w:proofErr w:type="spellEnd"/>
    </w:p>
    <w:p w14:paraId="3E553862" w14:textId="77777777" w:rsidR="00695730" w:rsidRPr="00353D38" w:rsidRDefault="00695730" w:rsidP="00695730">
      <w:pPr>
        <w:pStyle w:val="ListParagraph"/>
        <w:numPr>
          <w:ilvl w:val="0"/>
          <w:numId w:val="1"/>
        </w:numPr>
        <w:rPr>
          <w:rFonts w:ascii="Times New Roman" w:hAnsi="Times New Roman" w:cs="Times New Roman"/>
        </w:rPr>
      </w:pPr>
      <w:r w:rsidRPr="00353D38">
        <w:rPr>
          <w:rFonts w:ascii="Times New Roman" w:hAnsi="Times New Roman" w:cs="Times New Roman"/>
        </w:rPr>
        <w:t xml:space="preserve">Department of ecology and Evolutionary Biology, University of Toronto, Toronto, Ontario, Canada, M5S </w:t>
      </w:r>
      <w:proofErr w:type="spellStart"/>
      <w:r w:rsidRPr="00353D38">
        <w:rPr>
          <w:rFonts w:ascii="Times New Roman" w:hAnsi="Times New Roman" w:cs="Times New Roman"/>
        </w:rPr>
        <w:t>3B2</w:t>
      </w:r>
      <w:proofErr w:type="spellEnd"/>
    </w:p>
    <w:p w14:paraId="6660E3E9" w14:textId="77777777" w:rsidR="00695730" w:rsidRPr="00353D38" w:rsidRDefault="00695730">
      <w:pPr>
        <w:rPr>
          <w:rFonts w:ascii="Times New Roman" w:hAnsi="Times New Roman" w:cs="Times New Roman"/>
        </w:rPr>
      </w:pPr>
    </w:p>
    <w:p w14:paraId="2E145975" w14:textId="77777777" w:rsidR="00695730" w:rsidRPr="00353D38" w:rsidRDefault="00695730">
      <w:pPr>
        <w:rPr>
          <w:rFonts w:ascii="Times New Roman" w:hAnsi="Times New Roman" w:cs="Times New Roman"/>
        </w:rPr>
      </w:pPr>
      <w:r w:rsidRPr="00353D38">
        <w:rPr>
          <w:rFonts w:ascii="Times New Roman" w:hAnsi="Times New Roman" w:cs="Times New Roman"/>
        </w:rPr>
        <w:t xml:space="preserve">*Corresponding author Email: </w:t>
      </w:r>
      <w:hyperlink r:id="rId7" w:history="1">
        <w:r w:rsidRPr="00353D38">
          <w:rPr>
            <w:rStyle w:val="Hyperlink"/>
            <w:rFonts w:ascii="Times New Roman" w:hAnsi="Times New Roman" w:cs="Times New Roman"/>
          </w:rPr>
          <w:t>james.santangelo37@gmail.com</w:t>
        </w:r>
      </w:hyperlink>
    </w:p>
    <w:p w14:paraId="5DB8A1FD" w14:textId="77777777" w:rsidR="00695730" w:rsidRPr="00353D38" w:rsidRDefault="00695730">
      <w:pPr>
        <w:rPr>
          <w:rFonts w:ascii="Times New Roman" w:hAnsi="Times New Roman" w:cs="Times New Roman"/>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r w:rsidRPr="00353D38">
        <w:rPr>
          <w:rFonts w:ascii="Times New Roman" w:hAnsi="Times New Roman" w:cs="Times New Roman"/>
          <w:b/>
        </w:rPr>
        <w:lastRenderedPageBreak/>
        <w:t>Abstract</w:t>
      </w:r>
    </w:p>
    <w:p w14:paraId="0B984689" w14:textId="77777777" w:rsidR="00695730" w:rsidRPr="00353D38" w:rsidRDefault="00695730">
      <w:pPr>
        <w:rPr>
          <w:rFonts w:ascii="Times New Roman" w:hAnsi="Times New Roman" w:cs="Times New Roman"/>
          <w:b/>
        </w:rPr>
      </w:pPr>
    </w:p>
    <w:p w14:paraId="6BD6A160" w14:textId="77777777" w:rsidR="00695730" w:rsidRPr="00353D38" w:rsidRDefault="00695730">
      <w:pPr>
        <w:rPr>
          <w:rFonts w:ascii="Times New Roman" w:hAnsi="Times New Roman" w:cs="Times New Roman"/>
          <w:b/>
        </w:rPr>
      </w:pPr>
    </w:p>
    <w:p w14:paraId="23F9D524" w14:textId="77777777" w:rsidR="00695730" w:rsidRPr="00353D38" w:rsidRDefault="00695730">
      <w:pPr>
        <w:rPr>
          <w:rFonts w:ascii="Times New Roman" w:hAnsi="Times New Roman" w:cs="Times New Roman"/>
          <w:b/>
        </w:rPr>
      </w:pPr>
    </w:p>
    <w:p w14:paraId="427283E5" w14:textId="77777777" w:rsidR="00695730" w:rsidRPr="00353D38" w:rsidRDefault="00695730">
      <w:pPr>
        <w:rPr>
          <w:rFonts w:ascii="Times New Roman" w:hAnsi="Times New Roman" w:cs="Times New Roman"/>
          <w:b/>
        </w:rPr>
      </w:pPr>
      <w:r w:rsidRPr="00353D38">
        <w:rPr>
          <w:rFonts w:ascii="Times New Roman" w:hAnsi="Times New Roman" w:cs="Times New Roman"/>
          <w:b/>
        </w:rPr>
        <w:t>Keywords:</w:t>
      </w:r>
    </w:p>
    <w:p w14:paraId="3E3ABC69" w14:textId="77777777" w:rsidR="00695730" w:rsidRPr="00353D38" w:rsidRDefault="00695730">
      <w:pPr>
        <w:rPr>
          <w:rFonts w:ascii="Times New Roman" w:hAnsi="Times New Roman" w:cs="Times New Roman"/>
          <w:b/>
        </w:rPr>
      </w:pPr>
    </w:p>
    <w:p w14:paraId="6E5AE846" w14:textId="77777777"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t>Introduction</w:t>
      </w:r>
    </w:p>
    <w:p w14:paraId="4A25C6B3" w14:textId="7777777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phenotype over a geographical are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Huxley 1938, 1939)</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Endler 1977)</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natural selection, genetic drift, and migration across an environmental gradient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SN" : "00166731", "PMID" : "1205126", "abstract" : "A model is developed of genetic drift in a cline maintained by spatially varying natural selection and local dispersal of individuals. The model is analyzed by an approximation scheme which is valid for weak selection and small migration rates. The results, which are based on numerical iterations of the approximate equations, are that the cline is less steep than predicted on the basis of the deterministic theory but that for weak selection the correlation between random fluctuations in neighboring colonies is approximately the same as in models of migration and drift in the absence of selection.", "author" : [ { "dropping-particle" : "", "family" : "Slatkin", "given" : "M", "non-dropping-particle" : "", "parse-names" : false, "suffix" : "" }, { "dropping-particle" : "", "family" : "Maruyama", "given" : "T", "non-dropping-particle" : "", "parse-names" : false, "suffix" : "" } ], "container-title" : "Genetics", "id" : "ITEM-1", "issue" : "1", "issued" : { "date-parts" : [ [ "1975" ] ] }, "page" : "209-222", "title" : "Genetic drift in a cline", "type" : "article-journal", "volume" : "81" }, "uris" : [ "http://www.mendeley.com/documents/?uuid=d9a8f36f-91b1-4ee8-a413-5e3d7d273256" ] }, { "id" : "ITEM-2",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2", "issue" : "1", "issued" : { "date-parts" : [ [ "1975" ] ] }, "page" : "191-207", "title" : "Genetic drift in clines which are maintained by migration and natural selection", "type" : "article-journal", "volume" : "81" }, "uris" : [ "http://www.mendeley.com/documents/?uuid=bfdba763-8890-4bce-81c0-8ab773a2494a" ] }, { "id" : "ITEM-3", "itemData" : { "ISBN" : "9780691081922", "author" : [ { "dropping-particle" : "", "family" : "Endler", "given" : "John A", "non-dropping-particle" : "", "parse-names" : false, "suffix" : "" } ], "id" : "ITEM-3", "issued" : { "date-parts" : [ [ "1977" ] ] }, "number-of-pages" : "1-246", "publisher" : "Princeton University Press", "title" : "Geographic variation, speciation, and clines", "type" : "book" }, "uris" : [ "http://www.mendeley.com/documents/?uuid=b1bd13b9-da07-4bd9-acda-13a89b5c63de" ] }, { "id" : "ITEM-4",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4", "issue" : "42", "issued" : { "date-parts" : [ [ "2008" ] ] }, "page" : "16212-16217", "title" : "Selection and gene flow on a diminishing cline of melanic peppered moths.", "type" : "article-journal", "volume" : "105" }, "uris" : [ "http://www.mendeley.com/documents/?uuid=2bbec692-7d98-494f-95b9-1314749b2f05" ] }, { "id" : "ITEM-5",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5", "issue" : "3", "issued" : { "date-parts" : [ [ "1948" ] ] }, "page" : "277-284", "title" : "The theory of a cline", "type" : "article-journal", "volume" : "48" }, "uris" : [ "http://www.mendeley.com/documents/?uuid=668ea84f-5209-41d2-8cde-4843963de770" ] }, { "id" : "ITEM-6",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6", "issue" : "2", "issued" : { "date-parts" : [ [ "2015" ] ] }, "page" : "355-362", "publisher" : "Springer Japan", "title" : "Mechanisms and tests for geographic clines in genetic polymorphisms", "type" : "article-journal", "volume" : "57" }, "uris" : [ "http://www.mendeley.com/documents/?uuid=da77c415-6534-48f3-a82d-c9ebd0a2b9f7" ] }, { "id" : "ITEM-7", "itemData" : { "DOI" : "10.1007/s11692-010-9095-2", "ISBN" : "0071-3260", "ISSN" : "0071-3260", "abstract" : "Genetic differentiation along environmental clines is often observed as a result of interplay between gene flow and natural selection. In order to understand the relative roles of these processes in shaping this differentiation, we designed a study in which we used two approaches that have not previously been combined, the Q ST\u2013F ST comparison and crossbreeding. We examined (1) interpopulation phenotypic and genetic (AFLP) variation, and (2) performance of interpopulation hybrids in a common annual Senecio glaucus. Fitness of interpopulation hybrids (F1 and F2) was tested under simulated population natural conditions in terms of aridity and analyzed for a relationship with (1) spatial distance and (2) environmental differences (amount of annual rainfall). While phenotypic variation corresponded to the clinal changes in aridity along population locations, viz. narrower and longer leaves, longer leaf outgrowths and advanced flowering in more arid environments, the F ST &lt; 0.1 calculated from AFLP data suggested intensive interpopulation gene flow, with little if any contribution of genetic drift. Performance of hybrids in simulated natural environments revealed heterosis in F1, but a hybrid breakdown in F2 generation. These effects were related to both the spatial distance between hybrid parents and their population rainfall differences. The detected clinal phenotypic variation and outbreeding depression in F2 strongly support presence of aridity-induced clinal natural selection, which is matched by the observed Q ST \u226b F ST. From this we conclude that Q ST\u2013F ST comparison can detect effect of diversifying selection when patterns of phenotypic variation across sampled locations can be reliably predicted from environmental variation.", "author" : [ { "dropping-particle" : "", "family" : "Volis", "given" : "Sergei", "non-dropping-particle" : "", "parse-names" : false, "suffix" : "" }, { "dropping-particle" : "", "family" : "Zhang", "given" : "Yong-Hong", "non-dropping-particle" : "", "parse-names" : false, "suffix" : "" } ], "container-title" : "Evolutionary Biology", "id" : "ITEM-7", "issue" : "4", "issued" : { "date-parts" : [ [ "2010" ] ] }, "page" : "187-199", "title" : "Separating effects of gene flow and natural selection along an Eenvironmental gradient", "type" : "article-journal", "volume" : "37" }, "uris" : [ "http://www.mendeley.com/documents/?uuid=253a2521-bf7c-41cf-9427-ec44c56bbc16" ] }, { "id" : "ITEM-8", "itemData" : { "DOI" : "10.1534/genetics.106.059881", "ISBN" : "0016-6731", "ISSN" : "00166731", "PMID" : "16849603", "author" : [ { "dropping-particle" : "", "family" : "Vasem\u00e4gi", "given" : "Anti", "non-dropping-particle" : "", "parse-names" : false, "suffix" : "" } ], "container-title" : "Genetics", "id" : "ITEM-8",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Haldane 1948; Felsenstein 1975; Slatkin and Maruyama 1975; Endler 1977; Vasem\u00e4gi 2006; Saccheri et al. 2008; Volis and Zhang 2010; Takahashi 2015)", "plainTextFormattedCitation" : "(Haldane 1948; Felsenstein 1975; Slatkin and Maruyama 1975; Endler 1977; Vasem\u00e4gi 2006; Saccheri et al. 2008; Volis and Zhang 2010; Takahashi 2015)", "previouslyFormattedCitation" : "(Haldane 1948; Felsenstein 1975; Slatkin and Maruyama 1975; Endler 1977; Vasem\u00e4gi 2006; Saccheri et al. 2008; Volis and Zhang 2010; Takahashi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Haldane 1948; Felsenstein 1975; Slatkin and Maruyama 1975; Endler 1977; Vasemägi 2006; Saccheri et al. 2008; Volis and Zhang 2010; Takahashi 201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seeking to explore the relative contributions of non-adaptive and adaptive evolutionary processes in structuring patterns of genetic and phenotypic diversity and differentiation within natural populations. </w:t>
      </w:r>
    </w:p>
    <w:p w14:paraId="2644964C" w14:textId="77777777" w:rsidR="00695730" w:rsidRPr="00353D38" w:rsidRDefault="00695730" w:rsidP="00695730">
      <w:pPr>
        <w:spacing w:line="480" w:lineRule="auto"/>
        <w:ind w:firstLine="360"/>
        <w:rPr>
          <w:rFonts w:ascii="Times New Roman" w:hAnsi="Times New Roman" w:cs="Times New Roman"/>
        </w:rPr>
      </w:pPr>
      <w:commentRangeStart w:id="1"/>
      <w:commentRangeStart w:id="2"/>
      <w:r w:rsidRPr="00353D38">
        <w:rPr>
          <w:rFonts w:ascii="Times New Roman" w:hAnsi="Times New Roman" w:cs="Times New Roman"/>
        </w:rPr>
        <w:t xml:space="preserve">While </w:t>
      </w:r>
      <w:commentRangeEnd w:id="1"/>
      <w:r w:rsidRPr="00353D38">
        <w:rPr>
          <w:rStyle w:val="CommentReference"/>
          <w:rFonts w:ascii="Times New Roman" w:hAnsi="Times New Roman" w:cs="Times New Roman"/>
          <w:sz w:val="24"/>
          <w:szCs w:val="24"/>
        </w:rPr>
        <w:commentReference w:id="1"/>
      </w:r>
      <w:commentRangeEnd w:id="2"/>
      <w:r w:rsidRPr="00353D38">
        <w:rPr>
          <w:rStyle w:val="CommentReference"/>
          <w:rFonts w:ascii="Times New Roman" w:hAnsi="Times New Roman" w:cs="Times New Roman"/>
          <w:sz w:val="24"/>
          <w:szCs w:val="24"/>
        </w:rPr>
        <w:commentReference w:id="2"/>
      </w:r>
      <w:r w:rsidRPr="00353D38">
        <w:rPr>
          <w:rFonts w:ascii="Times New Roman" w:hAnsi="Times New Roman" w:cs="Times New Roman"/>
        </w:rPr>
        <w:t xml:space="preserve">clines are often interpreted as strong evidence of adaptive evolution, non-adaptive processes (e.g. genetic drift and gene flow) may also generate covariance between morph frequencies and environmental gradients. For example, local genetic drift in combination with spatially restricted gene flow (i.e. isolation by distanc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Wright 1943</w:t>
      </w:r>
      <w:r w:rsidRPr="00353D38">
        <w:rPr>
          <w:rFonts w:ascii="Times New Roman" w:hAnsi="Times New Roman" w:cs="Times New Roman"/>
        </w:rPr>
        <w:fldChar w:fldCharType="end"/>
      </w:r>
      <w:r w:rsidRPr="00353D38">
        <w:rPr>
          <w:rFonts w:ascii="Times New Roman" w:hAnsi="Times New Roman" w:cs="Times New Roman"/>
        </w:rPr>
        <w:t xml:space="preserve">) can generate single-locus clin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Vasemägi 2006)</w:t>
      </w:r>
      <w:r w:rsidRPr="00353D38">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additive quantitative trait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Colautti and Lau 2015)</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eller et al. 2009)</w:t>
      </w:r>
      <w:r w:rsidRPr="00353D38">
        <w:rPr>
          <w:rFonts w:ascii="Times New Roman" w:hAnsi="Times New Roman" w:cs="Times New Roman"/>
        </w:rPr>
        <w:fldChar w:fldCharType="end"/>
      </w:r>
      <w:r w:rsidRPr="00353D38">
        <w:rPr>
          <w:rFonts w:ascii="Times New Roman" w:hAnsi="Times New Roman" w:cs="Times New Roman"/>
        </w:rPr>
        <w:t>. Disentangling the relative importance of stochastic and deterministic forces in the formation of clines is thus essential prior to invoking the role of selection in generating differentiation among populations.</w:t>
      </w:r>
    </w:p>
    <w:p w14:paraId="3046B036" w14:textId="7777777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A corollary of the formation of single-locus or additive trait clines via neutral processes is that clines in both directions should occur </w:t>
      </w:r>
      <w:r w:rsidRPr="00353D38">
        <w:rPr>
          <w:rFonts w:ascii="Times New Roman" w:hAnsi="Times New Roman" w:cs="Times New Roman"/>
        </w:rPr>
        <w:t>in proportion to the initial frequency of underlying alleles</w:t>
      </w:r>
      <w:r w:rsidRPr="00353D38">
        <w:rPr>
          <w:rFonts w:ascii="Times New Roman" w:hAnsi="Times New Roman" w:cs="Times New Roman"/>
        </w:rPr>
        <w:t xml:space="preserve">. Thus, the presence of multiple independent clines in the same direction (i.e. parallel clines) is strong evidence for the role of natural selection, as putative adaptations are unlikely to evolve repeatedly via stochastic forc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mis et al. 2012)</w:t>
      </w:r>
      <w:r w:rsidRPr="00353D38">
        <w:rPr>
          <w:rFonts w:ascii="Times New Roman" w:hAnsi="Times New Roman" w:cs="Times New Roman"/>
        </w:rPr>
        <w:fldChar w:fldCharType="end"/>
      </w:r>
      <w:r w:rsidRPr="00353D38">
        <w:rPr>
          <w:rFonts w:ascii="Times New Roman" w:hAnsi="Times New Roman" w:cs="Times New Roman"/>
        </w:rPr>
        <w:t xml:space="preserve">. However, when traits have a non-additive genetic basis (e.g. epistasis), clines may occur more frequently in a particular direction because stochastic changes in allele frequencies at one locus may have a disproportionate effect on phenotype frequencies. For example, stochastic forces have caused the repeated loss of the Mendelian inherited, </w:t>
      </w:r>
      <w:proofErr w:type="spellStart"/>
      <w:r w:rsidRPr="00353D38">
        <w:rPr>
          <w:rFonts w:ascii="Times New Roman" w:hAnsi="Times New Roman" w:cs="Times New Roman"/>
        </w:rPr>
        <w:t>epistatically</w:t>
      </w:r>
      <w:proofErr w:type="spellEnd"/>
      <w:r w:rsidRPr="00353D38">
        <w:rPr>
          <w:rFonts w:ascii="Times New Roman" w:hAnsi="Times New Roman" w:cs="Times New Roman"/>
        </w:rPr>
        <w:t xml:space="preserve"> determined short-style (S) morph from </w:t>
      </w:r>
      <w:proofErr w:type="spellStart"/>
      <w:r w:rsidRPr="00353D38">
        <w:rPr>
          <w:rFonts w:ascii="Times New Roman" w:hAnsi="Times New Roman" w:cs="Times New Roman"/>
        </w:rPr>
        <w:t>tristylous</w:t>
      </w:r>
      <w:proofErr w:type="spellEnd"/>
      <w:r w:rsidRPr="00353D38">
        <w:rPr>
          <w:rFonts w:ascii="Times New Roman" w:hAnsi="Times New Roman" w:cs="Times New Roman"/>
        </w:rPr>
        <w:t xml:space="preserve"> populations of </w:t>
      </w:r>
      <w:proofErr w:type="spellStart"/>
      <w:r w:rsidRPr="00353D38">
        <w:rPr>
          <w:rFonts w:ascii="Times New Roman" w:hAnsi="Times New Roman" w:cs="Times New Roman"/>
          <w:i/>
        </w:rPr>
        <w:t>Eichhorni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paniculata</w:t>
      </w:r>
      <w:proofErr w:type="spellEnd"/>
      <w:r w:rsidRPr="00353D38">
        <w:rPr>
          <w:rFonts w:ascii="Times New Roman" w:hAnsi="Times New Roman" w:cs="Times New Roman"/>
        </w:rPr>
        <w:t xml:space="preserve"> in North-eastern Brazil, Jamaica, and Cub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Barrett et al. 1989, 2009, Husband and Barrett 1992a,b; Barrett 1993)", "plainTextFormattedCitation" : "(Barrett et al. 1989, 2009, Husband and Barrett 1992a,b; Barrett 1993)", "previouslyFormattedCitation" : "(Barrett et al. 1989, 2009, Husband and Barrett 1992a,b; Barrett 199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arrett et al. 1989, 2009, Husband and Barrett 1992a,b; Barrett 1993)</w:t>
      </w:r>
      <w:r w:rsidRPr="00353D38">
        <w:rPr>
          <w:rFonts w:ascii="Times New Roman" w:hAnsi="Times New Roman" w:cs="Times New Roman"/>
        </w:rPr>
        <w:fldChar w:fldCharType="end"/>
      </w:r>
      <w:r w:rsidRPr="00353D38">
        <w:rPr>
          <w:rFonts w:ascii="Times New Roman" w:hAnsi="Times New Roman" w:cs="Times New Roman"/>
        </w:rPr>
        <w:t>.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more clines than would be expected under solely the effects of drift. Studies exploring trait differentiation across replicate, independent geographical gradients in selection and demography and that take explicit consideration of the genetic architecture of the trait(s) in question would provide the strongest test of the relative contribution of drift, selection, and gene flow in the formation of parallel clines.</w:t>
      </w:r>
    </w:p>
    <w:p w14:paraId="22E2CFDA" w14:textId="77777777" w:rsidR="00695730" w:rsidRPr="00353D38" w:rsidRDefault="00695730" w:rsidP="00695730">
      <w:pPr>
        <w:spacing w:line="480" w:lineRule="auto"/>
        <w:ind w:firstLine="360"/>
        <w:rPr>
          <w:rFonts w:ascii="Times New Roman" w:hAnsi="Times New Roman" w:cs="Times New Roman"/>
        </w:rPr>
      </w:pPr>
      <w:commentRangeStart w:id="3"/>
      <w:commentRangeStart w:id="4"/>
      <w:r w:rsidRPr="00353D38">
        <w:rPr>
          <w:rFonts w:ascii="Times New Roman" w:hAnsi="Times New Roman" w:cs="Times New Roman"/>
        </w:rPr>
        <w:t>Urbanization</w:t>
      </w:r>
      <w:commentRangeEnd w:id="3"/>
      <w:r w:rsidRPr="00353D38">
        <w:rPr>
          <w:rStyle w:val="CommentReference"/>
          <w:rFonts w:ascii="Times New Roman" w:hAnsi="Times New Roman" w:cs="Times New Roman"/>
          <w:sz w:val="24"/>
          <w:szCs w:val="24"/>
        </w:rPr>
        <w:commentReference w:id="3"/>
      </w:r>
      <w:commentRangeEnd w:id="4"/>
      <w:r w:rsidRPr="00353D38">
        <w:rPr>
          <w:rStyle w:val="CommentReference"/>
          <w:rFonts w:ascii="Times New Roman" w:hAnsi="Times New Roman" w:cs="Times New Roman"/>
          <w:sz w:val="24"/>
          <w:szCs w:val="24"/>
        </w:rPr>
        <w:commentReference w:id="4"/>
      </w:r>
      <w:r w:rsidRPr="00353D38">
        <w:rPr>
          <w:rFonts w:ascii="Times New Roman" w:hAnsi="Times New Roman" w:cs="Times New Roman"/>
        </w:rPr>
        <w:t xml:space="preserve"> is one of the most widespread human disturbances on earth and it provides an excellent large-scale replicated system to study how adaptive and non-adaptive evolutionary processes contribute to the formation of parallel clines. Urban environments continue to expand across the globe and are a leading cause of species extin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Seto et al. 2010)</w:t>
      </w:r>
      <w:r w:rsidRPr="00353D38">
        <w:rPr>
          <w:rFonts w:ascii="Times New Roman" w:hAnsi="Times New Roman" w:cs="Times New Roman"/>
        </w:rPr>
        <w:fldChar w:fldCharType="end"/>
      </w:r>
      <w:r w:rsidRPr="00353D38">
        <w:rPr>
          <w:rFonts w:ascii="Times New Roman" w:hAnsi="Times New Roman" w:cs="Times New Roman"/>
        </w:rPr>
        <w:t>, stimulating research into how they alter the evolutionary processes that enable species to persist under these drastically altered environmental conditions. The widespread fragmentation associated with urbanization has resulted in gradients in the strength of genetic drift and gene flow. For example, urban fragmentation has reduced genetic diversity among urban populations of white-footed mice (</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unshi-South and Kharchenko 2010; Munshi-South 2012; Munshi-South et al. 2016)</w:t>
      </w:r>
      <w:r w:rsidRPr="00353D38">
        <w:rPr>
          <w:rFonts w:ascii="Times New Roman" w:hAnsi="Times New Roman" w:cs="Times New Roman"/>
        </w:rPr>
        <w:fldChar w:fldCharType="end"/>
      </w:r>
      <w:r w:rsidRPr="00353D38">
        <w:rPr>
          <w:rFonts w:ascii="Times New Roman" w:hAnsi="Times New Roman" w:cs="Times New Roman"/>
        </w:rPr>
        <w:t xml:space="preserve"> and fire salamanders (</w:t>
      </w:r>
      <w:proofErr w:type="spellStart"/>
      <w:r w:rsidRPr="00353D38">
        <w:rPr>
          <w:rFonts w:ascii="Times New Roman" w:hAnsi="Times New Roman" w:cs="Times New Roman"/>
          <w:i/>
        </w:rPr>
        <w:t>Salamandr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salamandra</w:t>
      </w:r>
      <w:proofErr w:type="spellEnd"/>
      <w:r w:rsidRPr="00353D38">
        <w:rPr>
          <w:rFonts w:ascii="Times New Roman" w:hAnsi="Times New Roman" w:cs="Times New Roman"/>
        </w:rPr>
        <w:t xml:space="preserve">) in Oviedo, Spai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ourenço et al. 2017)</w:t>
      </w:r>
      <w:r w:rsidRPr="00353D38">
        <w:rPr>
          <w:rFonts w:ascii="Times New Roman" w:hAnsi="Times New Roman" w:cs="Times New Roman"/>
        </w:rPr>
        <w:fldChar w:fldCharType="end"/>
      </w:r>
      <w:r w:rsidRPr="00353D38">
        <w:rPr>
          <w:rFonts w:ascii="Times New Roman" w:hAnsi="Times New Roman" w:cs="Times New Roman"/>
        </w:rPr>
        <w:t xml:space="preserve"> due to increased genetic drift and reduced gene flow among urban populations. While the influence of urbanization on non-adaptive evolutionary processes is well-studied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Johnson and Munshi-South 2017)</w:t>
      </w:r>
      <w:r w:rsidRPr="00353D38">
        <w:rPr>
          <w:rFonts w:ascii="Times New Roman" w:hAnsi="Times New Roman" w:cs="Times New Roman"/>
        </w:rPr>
        <w:fldChar w:fldCharType="end"/>
      </w:r>
      <w:r w:rsidRPr="00353D38">
        <w:rPr>
          <w:rFonts w:ascii="Times New Roman" w:hAnsi="Times New Roman" w:cs="Times New Roman"/>
        </w:rPr>
        <w:t xml:space="preserve">, evidence is emerging that urban environments alter natural selection and species adaptation as well. </w:t>
      </w:r>
    </w:p>
    <w:p w14:paraId="724C9591" w14:textId="7777777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biotic and abiotic factor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Johnson et al. 2015)</w:t>
      </w:r>
      <w:r w:rsidRPr="00353D38">
        <w:rPr>
          <w:rFonts w:ascii="Times New Roman" w:hAnsi="Times New Roman" w:cs="Times New Roman"/>
        </w:rPr>
        <w:fldChar w:fldCharType="end"/>
      </w:r>
      <w:r w:rsidRPr="00353D38">
        <w:rPr>
          <w:rFonts w:ascii="Times New Roman" w:hAnsi="Times New Roman" w:cs="Times New Roman"/>
        </w:rPr>
        <w:t>, many of which can be potent agents of selection for many taxa. For example, selection associated with urbanization has driven parallel evolution of pollution resistance in Atlantic Killifish (</w:t>
      </w:r>
      <w:proofErr w:type="spellStart"/>
      <w:r w:rsidRPr="00353D38">
        <w:rPr>
          <w:rFonts w:ascii="Times New Roman" w:hAnsi="Times New Roman" w:cs="Times New Roman"/>
          <w:i/>
        </w:rPr>
        <w:t>Fundul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heteroclitus</w:t>
      </w:r>
      <w:proofErr w:type="spellEnd"/>
      <w:r w:rsidRPr="00353D38">
        <w:rPr>
          <w:rFonts w:ascii="Times New Roman" w:hAnsi="Times New Roman" w:cs="Times New Roman"/>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Reid et al. 2016)</w:t>
      </w:r>
      <w:r w:rsidRPr="00353D38">
        <w:rPr>
          <w:rFonts w:ascii="Times New Roman" w:hAnsi="Times New Roman" w:cs="Times New Roman"/>
        </w:rPr>
        <w:fldChar w:fldCharType="end"/>
      </w:r>
      <w:r w:rsidRPr="00353D38">
        <w:rPr>
          <w:rFonts w:ascii="Times New Roman" w:hAnsi="Times New Roman" w:cs="Times New Roman"/>
        </w:rPr>
        <w:t xml:space="preserve"> and greater thermal tolerance in Acorn ant  (</w:t>
      </w:r>
      <w:proofErr w:type="spellStart"/>
      <w:r w:rsidRPr="00353D38">
        <w:rPr>
          <w:rFonts w:ascii="Times New Roman" w:hAnsi="Times New Roman" w:cs="Times New Roman"/>
          <w:i/>
        </w:rPr>
        <w:t>Temnothorax</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curvispinosus</w:t>
      </w:r>
      <w:proofErr w:type="spellEnd"/>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 xml:space="preserve">(Diamond et al. 2017, Diamond et al., 2018 </w:t>
      </w:r>
      <w:r w:rsidRPr="00353D38">
        <w:rPr>
          <w:rFonts w:ascii="Times New Roman" w:hAnsi="Times New Roman" w:cs="Times New Roman"/>
          <w:i/>
          <w:noProof/>
        </w:rPr>
        <w:t>this issue</w:t>
      </w:r>
      <w:r w:rsidRPr="00353D38">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ile t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proofErr w:type="spellStart"/>
      <w:r w:rsidRPr="00353D38">
        <w:rPr>
          <w:rFonts w:ascii="Times New Roman" w:hAnsi="Times New Roman" w:cs="Times New Roman"/>
        </w:rPr>
        <w:t>clines</w:t>
      </w:r>
      <w:proofErr w:type="spellEnd"/>
      <w:r w:rsidRPr="00353D38">
        <w:rPr>
          <w:rFonts w:ascii="Times New Roman" w:hAnsi="Times New Roman" w:cs="Times New Roman"/>
        </w:rPr>
        <w:t xml:space="preserve">, they did not consider the alternative hypothesis that these clines could be caused by genetic drift. In this study, we use th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polymorphism in white clove as a model for exploring the conditions under which non-adaptive (e.g. genetic drift, gene flow) and adaptive (e.g. selection) processes can generate repeated clines in phenotypes with a non-additive genetic basis. </w:t>
      </w:r>
    </w:p>
    <w:p w14:paraId="7F12BE6E" w14:textId="7777777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te clover is native to Eurasia but has been intentionally introduced into temperate regions worldwide due to its importance in agricultur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urdon 1983; Kjærgaard 2003)</w:t>
      </w:r>
      <w:r w:rsidRPr="00353D38">
        <w:rPr>
          <w:rFonts w:ascii="Times New Roman" w:hAnsi="Times New Roman" w:cs="Times New Roman"/>
        </w:rPr>
        <w:fldChar w:fldCharType="end"/>
      </w:r>
      <w:r w:rsidRPr="00353D38">
        <w:rPr>
          <w:rFonts w:ascii="Times New Roman" w:hAnsi="Times New Roman" w:cs="Times New Roman"/>
        </w:rPr>
        <w:t xml:space="preserve">. White clover and the cyanogenic polymorphism have a long-history of study among evolutionary biologists as latitudinal, longitudinal and altitudinal clines in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ave been reported in clover’s 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4a,b; de Araújo 1976)</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8; Ganders 1990; Kooyers and Olsen 2012)</w:t>
      </w:r>
      <w:r w:rsidRPr="00353D38">
        <w:rPr>
          <w:rFonts w:ascii="Times New Roman" w:hAnsi="Times New Roman" w:cs="Times New Roman"/>
        </w:rPr>
        <w:fldChar w:fldCharType="end"/>
      </w:r>
      <w:r w:rsidRPr="00353D38">
        <w:rPr>
          <w:rFonts w:ascii="Times New Roman" w:hAnsi="Times New Roman" w:cs="Times New Roman"/>
        </w:rPr>
        <w:t xml:space="preserve"> ranges, with higher frequencies of HCN reported in populations from warmer (e.g. lower elevation and further south)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65)</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ooyers et al. 2014)</w:t>
      </w:r>
      <w:r w:rsidRPr="00353D38">
        <w:rPr>
          <w:rFonts w:ascii="Times New Roman" w:hAnsi="Times New Roman" w:cs="Times New Roman"/>
        </w:rPr>
        <w:fldChar w:fldCharType="end"/>
      </w:r>
      <w:r w:rsidRPr="00353D38">
        <w:rPr>
          <w:rFonts w:ascii="Times New Roman" w:hAnsi="Times New Roman" w:cs="Times New Roman"/>
        </w:rPr>
        <w:t>. HCN is controlled by two independently segregating 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duplicate recessive epistasis (i.e. complimentary epistasi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manualFormatting" : "Sackton and Hartl 2016)", "plainTextFormattedCitation" : "(Sackton and Hartl 2016)", "previouslyFormattedCitation" : "(Sackton and Hart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ckton and Hartl 2016)</w:t>
      </w:r>
      <w:r w:rsidRPr="00353D38">
        <w:rPr>
          <w:rFonts w:ascii="Times New Roman" w:hAnsi="Times New Roman" w:cs="Times New Roman"/>
        </w:rPr>
        <w:fldChar w:fldCharType="end"/>
      </w:r>
      <w:r w:rsidRPr="00353D38">
        <w:rPr>
          <w:rFonts w:ascii="Times New Roman" w:hAnsi="Times New Roman" w:cs="Times New Roman"/>
        </w:rPr>
        <w:t xml:space="preserve"> where </w:t>
      </w:r>
      <w:proofErr w:type="spellStart"/>
      <w:r w:rsidRPr="00353D38">
        <w:rPr>
          <w:rFonts w:ascii="Times New Roman" w:hAnsi="Times New Roman" w:cs="Times New Roman"/>
        </w:rPr>
        <w:t>recessivity</w:t>
      </w:r>
      <w:proofErr w:type="spellEnd"/>
      <w:r w:rsidRPr="00353D38">
        <w:rPr>
          <w:rFonts w:ascii="Times New Roman" w:hAnsi="Times New Roman" w:cs="Times New Roman"/>
        </w:rPr>
        <w:t xml:space="preserve"> at either locus (or both) results in individuals lacking HCN (i.e.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HCN–). This genetic architecture has important consequences for how stochastic changes in allele frequencies are expected to affect the frequency of HCN: the frequency of HCN can only increase via drift if the frequency of the dominant alleles at both underlying loci drift upward (Figure 1). Any other combination of frequency changes in the dominant alleles result in decreases in the frequency of HCN, making populations especially susceptible to loss of HCN via drift. </w:t>
      </w:r>
    </w:p>
    <w:p w14:paraId="0D206B63" w14:textId="7777777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In this paper, we develop a series of spatially-explicit, agent-based simulations to address the following question: (1) How do drift, gene flow, selection, and colonization history (i.e. urban to rural, rural to urban, always colonized) interact in the formation and maintenance of spatial clines in HCN? Our results show that stochastic changes in allele frequency can have the appearance of deterministic changes in the phenotype and we argue that this result extends beyond HCN to many phenotypes that are controlled by multiple genes.</w:t>
      </w: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5ACA0903" w14:textId="77777777"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2.7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DF2266" w:rsidRPr="00353D38">
        <w:rPr>
          <w:rFonts w:ascii="Times New Roman" w:hAnsi="Times New Roman" w:cs="Times New Roman"/>
        </w:rPr>
        <w:t>Tabl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migration, (4) colonization (</w:t>
      </w:r>
      <w:r w:rsidR="00DF2266" w:rsidRPr="00353D38">
        <w:rPr>
          <w:rFonts w:ascii="Times New Roman" w:hAnsi="Times New Roman" w:cs="Times New Roman"/>
        </w:rPr>
        <w:t xml:space="preserve">Figure </w:t>
      </w:r>
      <w:proofErr w:type="spellStart"/>
      <w:r w:rsidR="00DF2266" w:rsidRPr="00353D38">
        <w:rPr>
          <w:rFonts w:ascii="Times New Roman" w:hAnsi="Times New Roman" w:cs="Times New Roman"/>
        </w:rPr>
        <w:t>2</w:t>
      </w:r>
      <w:r w:rsidRPr="00353D38">
        <w:rPr>
          <w:rFonts w:ascii="Times New Roman" w:hAnsi="Times New Roman" w:cs="Times New Roman"/>
        </w:rPr>
        <w:t>C</w:t>
      </w:r>
      <w:proofErr w:type="spellEnd"/>
      <w:r w:rsidRPr="00353D38">
        <w:rPr>
          <w:rFonts w:ascii="Times New Roman" w:hAnsi="Times New Roman" w:cs="Times New Roman"/>
        </w:rPr>
        <w:t>). We first explored two broad colonization scenarios (</w:t>
      </w:r>
      <w:r w:rsidR="00DF2266" w:rsidRPr="00353D38">
        <w:rPr>
          <w:rFonts w:ascii="Times New Roman" w:hAnsi="Times New Roman" w:cs="Times New Roman"/>
        </w:rPr>
        <w:t xml:space="preserve">Figure </w:t>
      </w:r>
      <w:proofErr w:type="spellStart"/>
      <w:r w:rsidR="00DF2266" w:rsidRPr="00353D38">
        <w:rPr>
          <w:rFonts w:ascii="Times New Roman" w:hAnsi="Times New Roman" w:cs="Times New Roman"/>
        </w:rPr>
        <w:t>2A</w:t>
      </w:r>
      <w:proofErr w:type="spellEnd"/>
      <w:r w:rsidR="00DF2266" w:rsidRPr="00353D38">
        <w:rPr>
          <w:rFonts w:ascii="Times New Roman" w:hAnsi="Times New Roman" w:cs="Times New Roman"/>
        </w:rPr>
        <w:t xml:space="preserve"> and </w:t>
      </w:r>
      <w:proofErr w:type="spellStart"/>
      <w:r w:rsidR="00DF2266" w:rsidRPr="00353D38">
        <w:rPr>
          <w:rFonts w:ascii="Times New Roman" w:hAnsi="Times New Roman" w:cs="Times New Roman"/>
        </w:rPr>
        <w:t>2</w:t>
      </w:r>
      <w:r w:rsidRPr="00353D38">
        <w:rPr>
          <w:rFonts w:ascii="Times New Roman" w:hAnsi="Times New Roman" w:cs="Times New Roman"/>
        </w:rPr>
        <w:t>B</w:t>
      </w:r>
      <w:proofErr w:type="spellEnd"/>
      <w:r w:rsidRPr="00353D38">
        <w:rPr>
          <w:rFonts w:ascii="Times New Roman" w:hAnsi="Times New Roman" w:cs="Times New Roman"/>
        </w:rPr>
        <w:t xml:space="preserve">, described below), which differ in how they manipulate the amount of genetic drift acting within populations. We use these two scenarios to produce a total of </w:t>
      </w:r>
      <w:r w:rsidR="00EA584F" w:rsidRPr="00353D38">
        <w:rPr>
          <w:rFonts w:ascii="Times New Roman" w:hAnsi="Times New Roman" w:cs="Times New Roman"/>
        </w:rPr>
        <w:t>seven</w:t>
      </w:r>
      <w:r w:rsidRPr="00353D38">
        <w:rPr>
          <w:rFonts w:ascii="Times New Roman" w:hAnsi="Times New Roman" w:cs="Times New Roman"/>
        </w:rPr>
        <w:t xml:space="preserve"> simulated cases (</w:t>
      </w:r>
      <w:r w:rsidR="00DF2266" w:rsidRPr="00353D38">
        <w:rPr>
          <w:rFonts w:ascii="Times New Roman" w:hAnsi="Times New Roman" w:cs="Times New Roman"/>
        </w:rPr>
        <w:t>Table 2</w:t>
      </w:r>
      <w:r w:rsidRPr="00353D38">
        <w:rPr>
          <w:rFonts w:ascii="Times New Roman" w:hAnsi="Times New Roman" w:cs="Times New Roman"/>
        </w:rPr>
        <w:t xml:space="preserve">): </w:t>
      </w:r>
      <w:r w:rsidR="00EA584F" w:rsidRPr="00353D38">
        <w:rPr>
          <w:rFonts w:ascii="Times New Roman" w:hAnsi="Times New Roman" w:cs="Times New Roman"/>
        </w:rPr>
        <w:t>five</w:t>
      </w:r>
      <w:r w:rsidRPr="00353D38">
        <w:rPr>
          <w:rFonts w:ascii="Times New Roman" w:hAnsi="Times New Roman" w:cs="Times New Roman"/>
        </w:rPr>
        <w:t xml:space="preserve"> of these explore the effects of drift, migration, and selection on the formation of phenotypic clines in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while two examine effects of drift and initial allele frequencies on clines. In the interest of space, we exclude allele frequency variation simulations and focus on drift, migration and selection. Thus, in all simulations reported here, the initial frequency of both dominant alleles was fixed at 0.5, which produces the strongest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commentRangeStart w:id="5"/>
      <w:r w:rsidRPr="00353D38">
        <w:rPr>
          <w:rFonts w:ascii="Times New Roman" w:hAnsi="Times New Roman" w:cs="Times New Roman"/>
        </w:rPr>
        <w:t xml:space="preserve">see supplemental results: “Effects of initial allele frequency variation on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 formation”</w:t>
      </w:r>
      <w:commentRangeEnd w:id="5"/>
      <w:r w:rsidRPr="00353D38">
        <w:rPr>
          <w:rStyle w:val="CommentReference"/>
          <w:rFonts w:ascii="Times New Roman" w:hAnsi="Times New Roman" w:cs="Times New Roman"/>
          <w:sz w:val="24"/>
          <w:szCs w:val="24"/>
        </w:rPr>
        <w:commentReference w:id="5"/>
      </w:r>
      <w:r w:rsidRPr="00353D38">
        <w:rPr>
          <w:rFonts w:ascii="Times New Roman" w:hAnsi="Times New Roman" w:cs="Times New Roman"/>
        </w:rPr>
        <w:t>).</w:t>
      </w:r>
    </w:p>
    <w:p w14:paraId="13C8B1B4" w14:textId="77777777" w:rsidR="00695730" w:rsidRPr="00353D38" w:rsidRDefault="00695730" w:rsidP="00695730">
      <w:pPr>
        <w:spacing w:line="360" w:lineRule="auto"/>
        <w:rPr>
          <w:rFonts w:ascii="Times New Roman" w:hAnsi="Times New Roman" w:cs="Times New Roman"/>
        </w:rPr>
      </w:pPr>
    </w:p>
    <w:p w14:paraId="1555F24D"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Drift scenario 1:</w:t>
      </w:r>
      <w:r w:rsidRPr="00353D38">
        <w:rPr>
          <w:rFonts w:ascii="Times New Roman" w:hAnsi="Times New Roman" w:cs="Times New Roman"/>
        </w:rPr>
        <w:t xml:space="preserve"> </w:t>
      </w:r>
      <w:r w:rsidRPr="00353D38">
        <w:rPr>
          <w:rFonts w:ascii="Times New Roman" w:hAnsi="Times New Roman" w:cs="Times New Roman"/>
          <w:i/>
        </w:rPr>
        <w:t xml:space="preserve">Gradient in </w:t>
      </w:r>
      <w:r w:rsidR="00C2777D" w:rsidRPr="00353D38">
        <w:rPr>
          <w:rFonts w:ascii="Times New Roman" w:hAnsi="Times New Roman" w:cs="Times New Roman"/>
          <w:i/>
        </w:rPr>
        <w:t>maximum population size across the landscape</w:t>
      </w:r>
    </w:p>
    <w:p w14:paraId="1D3D3862" w14:textId="77777777"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of populations across the matrix,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Figure </w:t>
      </w:r>
      <w:proofErr w:type="spellStart"/>
      <w:r w:rsidRPr="00353D38">
        <w:rPr>
          <w:rFonts w:ascii="Times New Roman" w:hAnsi="Times New Roman" w:cs="Times New Roman"/>
        </w:rPr>
        <w:t>2A</w:t>
      </w:r>
      <w:proofErr w:type="spellEnd"/>
      <w:r w:rsidRPr="00353D38">
        <w:rPr>
          <w:rFonts w:ascii="Times New Roman" w:hAnsi="Times New Roman" w:cs="Times New Roman"/>
        </w:rPr>
        <w:t xml:space="preserve">). Drift is expected to be greatest in populations with the smallest carrying capacity and this method has been used in other agent-based simulations exploring the effects of drift, gene flow, and selection on patterns of local adapta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Alleaume-Benharira et al. 2006)</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rural populations (maximum </w:t>
      </w:r>
      <w:r w:rsidRPr="00353D38">
        <w:rPr>
          <w:rFonts w:ascii="Times New Roman" w:hAnsi="Times New Roman" w:cs="Times New Roman"/>
          <w:i/>
        </w:rPr>
        <w:t>N</w:t>
      </w:r>
      <w:r w:rsidRPr="00353D38">
        <w:rPr>
          <w:rFonts w:ascii="Times New Roman" w:hAnsi="Times New Roman" w:cs="Times New Roman"/>
        </w:rPr>
        <w:t xml:space="preserve"> = 1000) and decline linearly with increasing urbanization (Figure </w:t>
      </w:r>
      <w:proofErr w:type="spellStart"/>
      <w:r w:rsidRPr="00353D38">
        <w:rPr>
          <w:rFonts w:ascii="Times New Roman" w:hAnsi="Times New Roman" w:cs="Times New Roman"/>
        </w:rPr>
        <w:t>2A</w:t>
      </w:r>
      <w:proofErr w:type="spellEnd"/>
      <w:r w:rsidRPr="00353D38">
        <w:rPr>
          <w:rFonts w:ascii="Times New Roman" w:hAnsi="Times New Roman" w:cs="Times New Roman"/>
        </w:rPr>
        <w:t xml:space="preserve">). We simulated multiple minimum urban population sizes (minimum </w:t>
      </w:r>
      <w:r w:rsidRPr="00353D38">
        <w:rPr>
          <w:rFonts w:ascii="Times New Roman" w:hAnsi="Times New Roman" w:cs="Times New Roman"/>
          <w:i/>
        </w:rPr>
        <w:t xml:space="preserve">N = </w:t>
      </w:r>
      <w:r w:rsidRPr="00353D38">
        <w:rPr>
          <w:rFonts w:ascii="Times New Roman" w:hAnsi="Times New Roman" w:cs="Times New Roman"/>
        </w:rPr>
        <w:t xml:space="preserve">10; 100; 500; 1000 representing strong to no drift gradient, respectively) to examine how gradients in drift of differing strength influences the formation of HCN clines. All 40 populations were initialized—and remained— at </w:t>
      </w:r>
      <w:r w:rsidR="000357A5" w:rsidRPr="00353D38">
        <w:rPr>
          <w:rFonts w:ascii="Times New Roman" w:hAnsi="Times New Roman" w:cs="Times New Roman"/>
        </w:rPr>
        <w:t>their maximum size</w:t>
      </w:r>
      <w:r w:rsidRPr="00353D38">
        <w:rPr>
          <w:rFonts w:ascii="Times New Roman" w:hAnsi="Times New Roman" w:cs="Times New Roman"/>
        </w:rPr>
        <w:t xml:space="preserve">; thus, population growth is irrelevant in this first case. These simulations were run for 500 non-overlapping generations. </w:t>
      </w:r>
      <w:r w:rsidR="000357A5" w:rsidRPr="00353D38">
        <w:rPr>
          <w:rFonts w:ascii="Times New Roman" w:hAnsi="Times New Roman" w:cs="Times New Roman"/>
        </w:rPr>
        <w:t>I</w:t>
      </w:r>
      <w:r w:rsidRPr="00353D38">
        <w:rPr>
          <w:rFonts w:ascii="Times New Roman" w:hAnsi="Times New Roman" w:cs="Times New Roman"/>
        </w:rPr>
        <w:t xml:space="preserve">n other simulated cases that manipulate drift by imposing a </w:t>
      </w:r>
      <w:r w:rsidR="000357A5" w:rsidRPr="00353D38">
        <w:rPr>
          <w:rFonts w:ascii="Times New Roman" w:hAnsi="Times New Roman" w:cs="Times New Roman"/>
        </w:rPr>
        <w:t>gradient</w:t>
      </w:r>
      <w:r w:rsidRPr="00353D38">
        <w:rPr>
          <w:rFonts w:ascii="Times New Roman" w:hAnsi="Times New Roman" w:cs="Times New Roman"/>
        </w:rPr>
        <w:t xml:space="preserve"> in carrying capacity as described here, the minimum population size was fixed at 10, representing a strong spatial gradient in drift. </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Drift scenario 2:</w:t>
      </w:r>
      <w:r w:rsidRPr="00353D38">
        <w:rPr>
          <w:rFonts w:ascii="Times New Roman" w:hAnsi="Times New Roman" w:cs="Times New Roman"/>
        </w:rPr>
        <w:t xml:space="preserve"> </w:t>
      </w:r>
      <w:r w:rsidRPr="00353D38">
        <w:rPr>
          <w:rFonts w:ascii="Times New Roman" w:hAnsi="Times New Roman" w:cs="Times New Roman"/>
          <w:i/>
        </w:rPr>
        <w:t>Colonization and founder events</w:t>
      </w:r>
    </w:p>
    <w:p w14:paraId="0058A6AD" w14:textId="77777777"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In the second scenario, the simulations begin with a single rural population at carrying capacity and adjacent patches are colonized toward the urban end until all patches contain populations (Figure </w:t>
      </w:r>
      <w:proofErr w:type="spellStart"/>
      <w:r w:rsidR="00DF2266" w:rsidRPr="00353D38">
        <w:rPr>
          <w:rFonts w:ascii="Times New Roman" w:hAnsi="Times New Roman" w:cs="Times New Roman"/>
        </w:rPr>
        <w:t>2</w:t>
      </w:r>
      <w:r w:rsidRPr="00353D38">
        <w:rPr>
          <w:rFonts w:ascii="Times New Roman" w:hAnsi="Times New Roman" w:cs="Times New Roman"/>
        </w:rPr>
        <w:t>B</w:t>
      </w:r>
      <w:proofErr w:type="spellEnd"/>
      <w:r w:rsidRPr="00353D38">
        <w:rPr>
          <w:rFonts w:ascii="Times New Roman" w:hAnsi="Times New Roman" w:cs="Times New Roman"/>
        </w:rPr>
        <w:t xml:space="preserve"> and </w:t>
      </w:r>
      <w:proofErr w:type="spellStart"/>
      <w:r w:rsidR="00DF2266" w:rsidRPr="00353D38">
        <w:rPr>
          <w:rFonts w:ascii="Times New Roman" w:hAnsi="Times New Roman" w:cs="Times New Roman"/>
        </w:rPr>
        <w:t>2</w:t>
      </w:r>
      <w:r w:rsidRPr="00353D38">
        <w:rPr>
          <w:rFonts w:ascii="Times New Roman" w:hAnsi="Times New Roman" w:cs="Times New Roman"/>
        </w:rPr>
        <w:t>C</w:t>
      </w:r>
      <w:proofErr w:type="spellEnd"/>
      <w:r w:rsidRPr="00353D38">
        <w:rPr>
          <w:rFonts w:ascii="Times New Roman" w:hAnsi="Times New Roman" w:cs="Times New Roman"/>
        </w:rPr>
        <w:t xml:space="preserve">). There is no gradient in carrying capacity in this scenario; rather, the strength of drift is manipulated by varying the strength of founder events, determined as the proportion of alleles sampled from the parent population (i.e. smaller proportion = stronger founder event). We initially simulated 10 different founding proportions (0.01; 0.02; 0.035; 0.05; 0.075; 0.1; 0.2; 0.5; 0.75; 1.0) to explore the formation of clines under a broad range of serial founder events. To optimize the number of simulations performed for later cases, we chose three founding proportions from among the 10 above: 0.01, 0.2, and 1.0, representing strong, intermediate, and no effects of drift through founder effects, respectively. These were chosen as they sufficiently capture the variation in the effects of founding events on the formation of clines. </w:t>
      </w:r>
    </w:p>
    <w:p w14:paraId="63FEEA20" w14:textId="77777777" w:rsidR="00695730" w:rsidRPr="00353D38"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In our simulations, the probability that a population colonizes an adjacent patch depends on its size: this probability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 carrying capacity. Under this model, a population of size 10 takes 27 generations to reach a carrying capacity of 1000 (growth rate [r] = 1.5). Simulations were run for 500 generations beginning when all patches on the landscape contained populations.</w:t>
      </w:r>
    </w:p>
    <w:p w14:paraId="4568BF11" w14:textId="77777777" w:rsidR="00695730" w:rsidRPr="00353D38" w:rsidRDefault="00695730" w:rsidP="00695730">
      <w:pPr>
        <w:spacing w:line="360" w:lineRule="auto"/>
        <w:rPr>
          <w:rFonts w:ascii="Times New Roman" w:hAnsi="Times New Roman" w:cs="Times New Roman"/>
        </w:rPr>
      </w:pPr>
    </w:p>
    <w:p w14:paraId="5E76D78D"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Selection</w:t>
      </w:r>
    </w:p>
    <w:p w14:paraId="1038170A" w14:textId="77777777"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commentRangeStart w:id="6"/>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Kimura 1956; Lewontin and Kojima 1960; Felsenstein 1965)", "plainTextFormattedCitation" : "(Kimura 1956; Lewontin and Kojima 1960; Felsenstein 1965)", "previouslyFormattedCitation" : "(Kimura 1956; Lewontin and Kojima 1960;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imura 1956; Lewontin and Kojima 1960; Felsenstein 1965)</w:t>
      </w:r>
      <w:r w:rsidRPr="00353D38">
        <w:rPr>
          <w:rFonts w:ascii="Times New Roman" w:hAnsi="Times New Roman" w:cs="Times New Roman"/>
        </w:rPr>
        <w:fldChar w:fldCharType="end"/>
      </w:r>
      <w:commentRangeEnd w:id="6"/>
      <w:r w:rsidRPr="00353D38">
        <w:rPr>
          <w:rStyle w:val="CommentReference"/>
          <w:rFonts w:ascii="Times New Roman" w:hAnsi="Times New Roman" w:cs="Times New Roman"/>
          <w:sz w:val="24"/>
          <w:szCs w:val="24"/>
        </w:rPr>
        <w:commentReference w:id="6"/>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This model represents a case where selection favouring HCN+ genotypes in rural environments changes gradually along an urbanization gradient until HCN– genotypes are favoured in the urban core, consistent with the phenotypic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The selection coefficient varied linearly across the matrix such that HCN+ and HCN– genotypes had equal fitness in the central population of the landscape (i.e. population 20, </w:t>
      </w:r>
      <w:r w:rsidR="00DF2266" w:rsidRPr="00353D38">
        <w:rPr>
          <w:rFonts w:ascii="Times New Roman" w:hAnsi="Times New Roman" w:cs="Times New Roman"/>
        </w:rPr>
        <w:t>Figure 3</w:t>
      </w:r>
      <w:r w:rsidRPr="00353D38">
        <w:rPr>
          <w:rFonts w:ascii="Times New Roman" w:hAnsi="Times New Roman" w:cs="Times New Roman"/>
        </w:rPr>
        <w:t>). In all simulated cases, we simulated 10 different maximum selection coefficients (0; 0.001; 0.0025; 0.005; 0.0075; 0.01; 0.025; 0.05; 0.1; 0.2) to explore the formation of clines across a fine-scale range of selection strengths. In two cases (</w:t>
      </w:r>
      <w:r w:rsidR="00DF2266" w:rsidRPr="00353D38">
        <w:rPr>
          <w:rFonts w:ascii="Times New Roman" w:hAnsi="Times New Roman" w:cs="Times New Roman"/>
        </w:rPr>
        <w:t xml:space="preserve">one for each drift scenario above, </w:t>
      </w:r>
      <w:r w:rsidRPr="00353D38">
        <w:rPr>
          <w:rFonts w:ascii="Times New Roman" w:hAnsi="Times New Roman" w:cs="Times New Roman"/>
        </w:rPr>
        <w:t xml:space="preserve">Table 2), drift was strongest in rural, rather than urban, populations. </w:t>
      </w:r>
      <w:r w:rsidR="00DF2266" w:rsidRPr="00353D38">
        <w:rPr>
          <w:rFonts w:ascii="Times New Roman" w:hAnsi="Times New Roman" w:cs="Times New Roman"/>
        </w:rPr>
        <w:t>These two cases</w:t>
      </w:r>
      <w:r w:rsidRPr="00353D38">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 </w:t>
      </w:r>
    </w:p>
    <w:p w14:paraId="52D893CD" w14:textId="77777777" w:rsidR="00695730" w:rsidRPr="00353D38" w:rsidRDefault="00695730" w:rsidP="00353D38">
      <w:pPr>
        <w:spacing w:line="480" w:lineRule="auto"/>
        <w:ind w:firstLine="720"/>
        <w:rPr>
          <w:rFonts w:ascii="Times New Roman" w:hAnsi="Times New Roman" w:cs="Times New Roman"/>
          <w:i/>
        </w:rPr>
      </w:pPr>
      <w:r w:rsidRPr="00353D38">
        <w:rPr>
          <w:rFonts w:ascii="Times New Roman" w:hAnsi="Times New Roman" w:cs="Times New Roman"/>
        </w:rPr>
        <w:t xml:space="preserve">When selection acts on two or more loci, linkage disequilibrium (LD) may accumulate 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Lewontin and Kojima 1960)", "plainTextFormattedCitation" : "(Lewontin and Kojima 1960)", "previouslyFormattedCitation" : "(Lewontin and Kojima 196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ewontin and Kojima 1960)</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unlinked (</w:t>
      </w:r>
      <w:r w:rsidRPr="00353D38">
        <w:rPr>
          <w:rFonts w:ascii="Times New Roman" w:hAnsi="Times New Roman" w:cs="Times New Roman"/>
          <w:color w:val="FF0000"/>
        </w:rPr>
        <w:t>REF NEEDED</w:t>
      </w:r>
      <w:r w:rsidRPr="00353D38">
        <w:rPr>
          <w:rFonts w:ascii="Times New Roman" w:hAnsi="Times New Roman" w:cs="Times New Roman"/>
        </w:rPr>
        <w:t>), theory predicts that free recombination (</w:t>
      </w:r>
      <w:proofErr w:type="spellStart"/>
      <w:r w:rsidRPr="00353D38">
        <w:rPr>
          <w:rFonts w:ascii="Times New Roman" w:hAnsi="Times New Roman" w:cs="Times New Roman"/>
        </w:rPr>
        <w:t>recombination</w:t>
      </w:r>
      <w:proofErr w:type="spellEnd"/>
      <w:r w:rsidRPr="00353D38">
        <w:rPr>
          <w:rFonts w:ascii="Times New Roman" w:hAnsi="Times New Roman" w:cs="Times New Roman"/>
        </w:rPr>
        <w:t xml:space="preserve">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Felsenstein 1965)", "plainTextFormattedCitation" : "(Felsenstein 1965)", "previouslyFormattedCitation" :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Felsenstein 1965)</w:t>
      </w:r>
      <w:r w:rsidRPr="00353D38">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see supplementary materials: “Effects of selection on linkage between </w:t>
      </w:r>
      <w:r w:rsidRPr="00353D38">
        <w:rPr>
          <w:rFonts w:ascii="Times New Roman" w:hAnsi="Times New Roman" w:cs="Times New Roman"/>
          <w:i/>
        </w:rPr>
        <w:t>CYP79D15</w:t>
      </w:r>
      <w:r w:rsidRPr="00353D38">
        <w:rPr>
          <w:rFonts w:ascii="Times New Roman" w:hAnsi="Times New Roman" w:cs="Times New Roman"/>
        </w:rPr>
        <w:t xml:space="preserve"> and </w:t>
      </w:r>
      <w:r w:rsidRPr="00353D38">
        <w:rPr>
          <w:rFonts w:ascii="Times New Roman" w:hAnsi="Times New Roman" w:cs="Times New Roman"/>
          <w:i/>
        </w:rPr>
        <w:t>Li</w:t>
      </w:r>
      <w:r w:rsidRPr="00353D38">
        <w:rPr>
          <w:rFonts w:ascii="Times New Roman" w:hAnsi="Times New Roman" w:cs="Times New Roman"/>
        </w:rPr>
        <w:t xml:space="preserve">”). We therefore ignored the effects of LD in our simulations and gamete frequencies each generation were thus calculated directly from allele frequencies, with recombinant gametes being produced with equal frequency (0.25) from heterozygous genotypes. </w:t>
      </w:r>
    </w:p>
    <w:p w14:paraId="59AB1004" w14:textId="77777777" w:rsidR="00695730" w:rsidRPr="00353D38" w:rsidRDefault="00695730" w:rsidP="00695730">
      <w:pPr>
        <w:spacing w:line="360" w:lineRule="auto"/>
        <w:rPr>
          <w:rFonts w:ascii="Times New Roman" w:hAnsi="Times New Roman" w:cs="Times New Roman"/>
          <w:i/>
        </w:rPr>
      </w:pPr>
    </w:p>
    <w:p w14:paraId="12923C8D"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Migration</w:t>
      </w:r>
    </w:p>
    <w:p w14:paraId="0F29B190" w14:textId="77777777"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In </w:t>
      </w:r>
      <w:r w:rsidR="00DF2266" w:rsidRPr="00353D38">
        <w:rPr>
          <w:rFonts w:ascii="Times New Roman" w:hAnsi="Times New Roman" w:cs="Times New Roman"/>
        </w:rPr>
        <w:t>most</w:t>
      </w:r>
      <w:r w:rsidRPr="00353D38">
        <w:rPr>
          <w:rFonts w:ascii="Times New Roman" w:hAnsi="Times New Roman" w:cs="Times New Roman"/>
        </w:rPr>
        <w:t xml:space="preserve"> simulations</w:t>
      </w:r>
      <w:r w:rsidR="00DF2266" w:rsidRPr="00353D38">
        <w:rPr>
          <w:rFonts w:ascii="Times New Roman" w:hAnsi="Times New Roman" w:cs="Times New Roman"/>
        </w:rPr>
        <w:t xml:space="preserve"> (see Table 2)</w:t>
      </w:r>
      <w:r w:rsidRPr="00353D38">
        <w:rPr>
          <w:rFonts w:ascii="Times New Roman" w:hAnsi="Times New Roman" w:cs="Times New Roman"/>
        </w:rPr>
        <w:t xml:space="preserve">, we varied the amount of migration between populations across the matrix to explore the effects of gene flow on the formation of clines due to drift and selection. We modelled migration according to a modified version of Wright’s island model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plainTextFormattedCitation" : "(Wright 1943)", "previouslyFormattedCitation" : "(Wright 194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Wright 1943)</w:t>
      </w:r>
      <w:r w:rsidRPr="00353D38">
        <w:rPr>
          <w:rFonts w:ascii="Times New Roman" w:hAnsi="Times New Roman" w:cs="Times New Roman"/>
        </w:rPr>
        <w:fldChar w:fldCharType="end"/>
      </w:r>
      <w:r w:rsidRPr="00353D38">
        <w:rPr>
          <w:rFonts w:ascii="Times New Roman" w:hAnsi="Times New Roman" w:cs="Times New Roman"/>
        </w:rPr>
        <w:t xml:space="preserve">. Specifically, the frequency of the dominant allele (e.g. </w:t>
      </w:r>
      <w:r w:rsidRPr="00353D38">
        <w:rPr>
          <w:rFonts w:ascii="Times New Roman" w:hAnsi="Times New Roman" w:cs="Times New Roman"/>
          <w:i/>
        </w:rPr>
        <w:t>CYP79D15</w:t>
      </w:r>
      <w:r w:rsidRPr="00353D38">
        <w:rPr>
          <w:rFonts w:ascii="Times New Roman" w:hAnsi="Times New Roman" w:cs="Times New Roman"/>
        </w:rPr>
        <w:t>)</w:t>
      </w:r>
      <w:r w:rsidRPr="00353D38">
        <w:rPr>
          <w:rFonts w:ascii="Times New Roman" w:hAnsi="Times New Roman" w:cs="Times New Roman"/>
          <w:i/>
        </w:rPr>
        <w:t xml:space="preserve"> </w:t>
      </w:r>
      <w:r w:rsidRPr="00353D38">
        <w:rPr>
          <w:rFonts w:ascii="Times New Roman" w:hAnsi="Times New Roman" w:cs="Times New Roman"/>
        </w:rPr>
        <w:t xml:space="preserve">in population </w:t>
      </w:r>
      <m:oMath>
        <m:r>
          <w:rPr>
            <w:rFonts w:ascii="Cambria Math" w:hAnsi="Cambria Math" w:cs="Times New Roman"/>
          </w:rPr>
          <m:t>x</m:t>
        </m:r>
      </m:oMath>
      <w:r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Pr="00353D38">
        <w:rPr>
          <w:rFonts w:ascii="Times New Roman" w:hAnsi="Times New Roman" w:cs="Times New Roman"/>
        </w:rPr>
        <w:t>)</w:t>
      </w:r>
      <m:oMath>
        <m:r>
          <w:rPr>
            <w:rFonts w:ascii="Cambria Math" w:hAnsi="Cambria Math" w:cs="Times New Roman"/>
          </w:rPr>
          <m:t xml:space="preserve"> </m:t>
        </m:r>
      </m:oMath>
      <w:r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695730"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7777777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sidRPr="00353D38">
        <w:rPr>
          <w:rFonts w:ascii="Times New Roman" w:hAnsi="Times New Roman" w:cs="Times New Roman"/>
        </w:rPr>
        <w:t xml:space="preserve">Migration is assumed to decline linearly with increasing distance between populations such that there is effectively no migration between populations 1 and 40 of the matrix. Migration rates and dominant allele frequencies were weighted by population size such that larger populations contributed more migrants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695730"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7777777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migration rat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695730"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77777777"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commentRangeStart w:id="7"/>
      <w:commentRangeStart w:id="8"/>
      <w:r w:rsidRPr="00353D38">
        <w:rPr>
          <w:rFonts w:ascii="Times New Roman" w:eastAsiaTheme="minorEastAsia" w:hAnsi="Times New Roman" w:cs="Times New Roman"/>
        </w:rPr>
        <w:t>Assuming no LD</w:t>
      </w:r>
      <w:commentRangeEnd w:id="7"/>
      <w:r w:rsidRPr="00353D38">
        <w:rPr>
          <w:rStyle w:val="CommentReference"/>
          <w:rFonts w:ascii="Times New Roman" w:hAnsi="Times New Roman" w:cs="Times New Roman"/>
          <w:sz w:val="24"/>
          <w:szCs w:val="24"/>
        </w:rPr>
        <w:commentReference w:id="7"/>
      </w:r>
      <w:commentRangeEnd w:id="8"/>
      <w:r w:rsidRPr="00353D38">
        <w:rPr>
          <w:rFonts w:ascii="Times New Roman" w:eastAsiaTheme="minorEastAsia" w:hAnsi="Times New Roman" w:cs="Times New Roman"/>
        </w:rPr>
        <w:t xml:space="preserve"> (see selection above)</w:t>
      </w:r>
      <w:r w:rsidRPr="00353D38">
        <w:rPr>
          <w:rStyle w:val="CommentReference"/>
          <w:rFonts w:ascii="Times New Roman" w:hAnsi="Times New Roman" w:cs="Times New Roman"/>
          <w:sz w:val="24"/>
          <w:szCs w:val="24"/>
        </w:rPr>
        <w:commentReference w:id="8"/>
      </w:r>
      <w:r w:rsidRPr="00353D38">
        <w:rPr>
          <w:rFonts w:ascii="Times New Roman" w:eastAsiaTheme="minorEastAsia" w:hAnsi="Times New Roman" w:cs="Times New Roman"/>
        </w:rPr>
        <w:t xml:space="preserve">, w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 xml:space="preserve">). </w:t>
      </w:r>
      <w:r w:rsidRPr="00353D38">
        <w:rPr>
          <w:rFonts w:ascii="Times New Roman" w:hAnsi="Times New Roman" w:cs="Times New Roman"/>
        </w:rPr>
        <w:t>For scenario (1) described above, we simulated 13 migration rates (</w:t>
      </w:r>
      <w:r w:rsidRPr="00353D38">
        <w:rPr>
          <w:rFonts w:ascii="Times New Roman" w:hAnsi="Times New Roman" w:cs="Times New Roman"/>
          <w:i/>
        </w:rPr>
        <w:t>m</w:t>
      </w:r>
      <w:r w:rsidRPr="00353D38">
        <w:rPr>
          <w:rFonts w:ascii="Times New Roman" w:hAnsi="Times New Roman" w:cs="Times New Roman"/>
        </w:rPr>
        <w:t xml:space="preserve"> = 0; 0.001; 0.0025; 0.005; 0.01; 0.02; 0.035; 0.05; 0.1; 0.2; 0.35; 0.5, 1.0</w:t>
      </w:r>
      <w:r w:rsidR="00A9094C" w:rsidRPr="00353D38">
        <w:rPr>
          <w:rFonts w:ascii="Times New Roman" w:hAnsi="Times New Roman" w:cs="Times New Roman"/>
        </w:rPr>
        <w:t>, Table 2</w:t>
      </w:r>
      <w:r w:rsidRPr="00353D38">
        <w:rPr>
          <w:rFonts w:ascii="Times New Roman" w:hAnsi="Times New Roman" w:cs="Times New Roman"/>
        </w:rPr>
        <w:t xml:space="preserve">) to explore the full range of migration rates that can influence the formation and maintenance of clines via drift. Note that these values represent the maximum proportion of alleles exchanged between populations, which occurs among adjacent populations. To minimize the number of simulations performed in scenario (2), we simulated three migration rates: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migration, respectively, and corresponding to levels of gene flow that resulted in substantial decreases in the strength of clines in scenario (1). We used these same migration rates in all additional simulated cases that explored the combined effects of drift, selection and migration, </w:t>
      </w:r>
      <w:r w:rsidR="00A9094C" w:rsidRPr="00353D38">
        <w:rPr>
          <w:rFonts w:ascii="Times New Roman" w:hAnsi="Times New Roman" w:cs="Times New Roman"/>
        </w:rPr>
        <w:t>regardless</w:t>
      </w:r>
      <w:r w:rsidRPr="00353D38">
        <w:rPr>
          <w:rFonts w:ascii="Times New Roman" w:hAnsi="Times New Roman" w:cs="Times New Roman"/>
        </w:rPr>
        <w:t xml:space="preserve"> of how drift was manipulated (Table 2). </w:t>
      </w:r>
    </w:p>
    <w:p w14:paraId="3FA338C4" w14:textId="77777777" w:rsidR="00695730" w:rsidRPr="00353D38" w:rsidRDefault="00695730" w:rsidP="00695730">
      <w:pPr>
        <w:spacing w:line="360" w:lineRule="auto"/>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77777777"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 simulated scenarios listed in 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 xml:space="preserve">following the initial formation of a clines until generation 500 </w:t>
      </w:r>
      <w:r w:rsidRPr="00353D38">
        <w:rPr>
          <w:rFonts w:ascii="Times New Roman" w:hAnsi="Times New Roman" w:cs="Times New Roman"/>
        </w:rPr>
        <w:t xml:space="preserve">produces qualitatively similar results. For simulations involving serial founder effects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became filled with populations. Once again, the generation chosen for analysis has no qualitative effect on our results. In both cases,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across all 1000 iterations. We explore how these proportions and the mean slope are affected by varying levels of drift, migration and selection. </w:t>
      </w:r>
    </w:p>
    <w:p w14:paraId="0A0B55CB" w14:textId="77777777" w:rsidR="00695730" w:rsidRPr="00353D38" w:rsidRDefault="00695730" w:rsidP="00695730">
      <w:pPr>
        <w:spacing w:line="360" w:lineRule="auto"/>
        <w:rPr>
          <w:rFonts w:ascii="Times New Roman" w:hAnsi="Times New Roman" w:cs="Times New Roman"/>
        </w:rPr>
      </w:pPr>
    </w:p>
    <w:p w14:paraId="6FE6F73A" w14:textId="77777777" w:rsidR="00695730" w:rsidRPr="00353D38" w:rsidRDefault="00695730" w:rsidP="00695730">
      <w:pPr>
        <w:spacing w:line="360" w:lineRule="auto"/>
        <w:rPr>
          <w:rFonts w:ascii="Times New Roman" w:hAnsi="Times New Roman" w:cs="Times New Roman"/>
        </w:rPr>
      </w:pPr>
      <w:r w:rsidRPr="00353D38">
        <w:rPr>
          <w:rFonts w:ascii="Times New Roman" w:hAnsi="Times New Roman" w:cs="Times New Roman"/>
        </w:rPr>
        <w:t xml:space="preserve"> </w:t>
      </w:r>
    </w:p>
    <w:p w14:paraId="0AA76BE7" w14:textId="77777777" w:rsidR="00695730" w:rsidRPr="00353D38" w:rsidRDefault="00695730" w:rsidP="00695730">
      <w:pPr>
        <w:rPr>
          <w:rFonts w:ascii="Times New Roman" w:hAnsi="Times New Roman" w:cs="Times New Roman"/>
        </w:rPr>
        <w:sectPr w:rsidR="00695730" w:rsidRPr="00353D38" w:rsidSect="00C35587">
          <w:pgSz w:w="12240" w:h="15840"/>
          <w:pgMar w:top="1440" w:right="1440" w:bottom="1440" w:left="1440" w:header="708" w:footer="708" w:gutter="0"/>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053965"/>
                    </a:xfrm>
                    <a:prstGeom prst="rect">
                      <a:avLst/>
                    </a:prstGeom>
                  </pic:spPr>
                </pic:pic>
              </a:graphicData>
            </a:graphic>
          </wp:inline>
        </w:drawing>
      </w:r>
    </w:p>
    <w:p w14:paraId="4D17EC1F" w14:textId="77777777" w:rsidR="005433A8" w:rsidRPr="00353D3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underlying the production of HCN has consequences for how drift is expected to influence the frequency of HCN in natural populations. The black dot represents the point at which the frequencies of both dominant alleles are at 0.5. The frequency of HCN will only increase if the frequency of both underlying </w:t>
      </w:r>
      <w:r w:rsidR="00353D38" w:rsidRPr="00353D38">
        <w:rPr>
          <w:rFonts w:ascii="Times New Roman" w:hAnsi="Times New Roman" w:cs="Times New Roman"/>
        </w:rPr>
        <w:t>dominant</w:t>
      </w:r>
      <w:bookmarkStart w:id="9" w:name="_GoBack"/>
      <w:bookmarkEnd w:id="9"/>
      <w:r w:rsidRPr="00353D38">
        <w:rPr>
          <w:rFonts w:ascii="Times New Roman" w:hAnsi="Times New Roman" w:cs="Times New Roman"/>
        </w:rPr>
        <w:t xml:space="preserve"> alleles increases (Table inset). 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77777777" w:rsidR="00695730" w:rsidRPr="00353D38" w:rsidRDefault="00DF2266" w:rsidP="00695730">
      <w:pPr>
        <w:rPr>
          <w:rFonts w:ascii="Times New Roman" w:hAnsi="Times New Roman" w:cs="Times New Roman"/>
        </w:rPr>
      </w:pPr>
      <w:r w:rsidRPr="00353D38">
        <w:rPr>
          <w:rFonts w:ascii="Times New Roman" w:hAnsi="Times New Roman" w:cs="Times New Roman"/>
          <w:b/>
        </w:rPr>
        <w:t>Tabl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our simulations and the evolutionary mechanism they control.</w:t>
      </w:r>
    </w:p>
    <w:tbl>
      <w:tblPr>
        <w:tblW w:w="11180" w:type="dxa"/>
        <w:tblLook w:val="04A0" w:firstRow="1" w:lastRow="0" w:firstColumn="1" w:lastColumn="0" w:noHBand="0" w:noVBand="1"/>
      </w:tblPr>
      <w:tblGrid>
        <w:gridCol w:w="2420"/>
        <w:gridCol w:w="8760"/>
      </w:tblGrid>
      <w:tr w:rsidR="00695730" w:rsidRPr="00353D38" w14:paraId="1F55C962" w14:textId="77777777" w:rsidTr="008A64E4">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8A64E4">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8A64E4">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8A64E4">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7777777" w:rsidR="00695730" w:rsidRPr="00353D38" w:rsidRDefault="00695730" w:rsidP="008A64E4">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migration rat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8A64E4">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8A64E4">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8A64E4">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8A64E4">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8A64E4">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8A64E4">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8A64E4">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8A64E4">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8A64E4">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77777777" w:rsidR="00695730" w:rsidRPr="00353D38" w:rsidRDefault="00695730" w:rsidP="008A64E4">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p>
        </w:tc>
      </w:tr>
      <w:tr w:rsidR="00695730" w:rsidRPr="00353D38" w14:paraId="564281B2" w14:textId="77777777" w:rsidTr="008A64E4">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77777777" w:rsidR="00695730" w:rsidRPr="00353D38" w:rsidRDefault="00695730" w:rsidP="008A64E4">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opulation creation probabil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77777777" w:rsidR="00695730" w:rsidRPr="00353D38" w:rsidRDefault="00695730" w:rsidP="008A64E4">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probability that a new population is created. Actual probability depends on the populations size such that larger populations have a greater probability of creating new ones. Value is fixed at 1.0 so that populations at carrying capacity are guaranteed to found new populations. </w:t>
            </w:r>
          </w:p>
        </w:tc>
      </w:tr>
      <w:tr w:rsidR="00695730" w:rsidRPr="00353D38" w14:paraId="2DE859CC" w14:textId="77777777" w:rsidTr="008A64E4">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77777777" w:rsidR="00695730" w:rsidRPr="00353D38" w:rsidRDefault="00695730" w:rsidP="008A64E4">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 (</w:t>
            </w:r>
            <w:proofErr w:type="spellStart"/>
            <w:r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vertAlign w:val="subscript"/>
              </w:rPr>
              <w:t>max</w:t>
            </w:r>
            <w:proofErr w:type="spellEnd"/>
            <w:r w:rsidRPr="00353D38">
              <w:rPr>
                <w:rFonts w:ascii="Times New Roman" w:eastAsia="Times New Roman" w:hAnsi="Times New Roman" w:cs="Times New Roman"/>
                <w:color w:val="000000"/>
              </w:rPr>
              <w: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8A64E4">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695730" w:rsidRPr="00353D38" w14:paraId="533A95A0" w14:textId="77777777" w:rsidTr="008A64E4">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8A64E4">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8A64E4">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8A64E4">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8A64E4">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8A64E4">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8A64E4">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8A64E4">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8A64E4">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r w:rsidR="00695730" w:rsidRPr="00353D38" w14:paraId="401B5AD9" w14:textId="77777777" w:rsidTr="008A64E4">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D95177E" w14:textId="77777777" w:rsidR="00695730" w:rsidRPr="00353D38" w:rsidRDefault="00695730" w:rsidP="008A64E4">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umber of generations</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BB31438" w14:textId="77777777" w:rsidR="00695730" w:rsidRPr="00353D38" w:rsidRDefault="00695730" w:rsidP="008A64E4">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Number of generations to run simulations once all patched on the landscape have been colonized with populations. Fixed at 500</w:t>
            </w:r>
          </w:p>
        </w:tc>
      </w:tr>
      <w:tr w:rsidR="00695730" w:rsidRPr="00353D38" w14:paraId="51A80411" w14:textId="77777777" w:rsidTr="008A64E4">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478FAA4" w14:textId="77777777" w:rsidR="00695730" w:rsidRPr="00353D38" w:rsidRDefault="00695730" w:rsidP="008A64E4">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umber of iterations</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0344E2D" w14:textId="77777777" w:rsidR="00695730" w:rsidRPr="00353D38" w:rsidRDefault="00695730" w:rsidP="008A64E4">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Number of iterations to run to run for each simulated scenario (see Table 2). Fixed at 1000.</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77777777" w:rsidR="00695730" w:rsidRPr="00353D38" w:rsidRDefault="00695730" w:rsidP="00695730">
      <w:pPr>
        <w:rPr>
          <w:rFonts w:ascii="Times New Roman" w:hAnsi="Times New Roman" w:cs="Times New Roman"/>
        </w:rPr>
      </w:pPr>
      <w:r w:rsidRPr="00353D38">
        <w:rPr>
          <w:rFonts w:ascii="Times New Roman" w:hAnsi="Times New Roman" w:cs="Times New Roman"/>
          <w:noProof/>
        </w:rPr>
        <w:drawing>
          <wp:inline distT="0" distB="0" distL="0" distR="0" wp14:anchorId="6B3B3BE9" wp14:editId="5A7637D4">
            <wp:extent cx="5943600" cy="3992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992880"/>
                    </a:xfrm>
                    <a:prstGeom prst="rect">
                      <a:avLst/>
                    </a:prstGeom>
                  </pic:spPr>
                </pic:pic>
              </a:graphicData>
            </a:graphic>
          </wp:inline>
        </w:drawing>
      </w:r>
    </w:p>
    <w:p w14:paraId="72030832" w14:textId="77777777"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2: </w:t>
      </w:r>
      <w:r w:rsidRPr="00353D38">
        <w:rPr>
          <w:rFonts w:ascii="Times New Roman" w:hAnsi="Times New Roman" w:cs="Times New Roman"/>
        </w:rPr>
        <w:t>Diagrammatic representation of simulations examining the effects of genetic drift, gene flow and selection on spatial clines in HCN. We manipulated the effects of drift in two ways: (A) By creating a spatial gradient in carrying capacity (</w:t>
      </w:r>
      <w:r w:rsidRPr="00353D38">
        <w:rPr>
          <w:rFonts w:ascii="Times New Roman" w:hAnsi="Times New Roman" w:cs="Times New Roman"/>
          <w:i/>
        </w:rPr>
        <w:t>K</w:t>
      </w:r>
      <w:r w:rsidRPr="00353D38">
        <w:rPr>
          <w:rFonts w:ascii="Times New Roman" w:hAnsi="Times New Roman" w:cs="Times New Roman"/>
        </w:rPr>
        <w:t>) across the linear matrix, thereby placing an upper limit on the population size (</w:t>
      </w:r>
      <w:r w:rsidRPr="00353D38">
        <w:rPr>
          <w:rFonts w:ascii="Times New Roman" w:hAnsi="Times New Roman" w:cs="Times New Roman"/>
          <w:i/>
        </w:rPr>
        <w:t>N</w:t>
      </w:r>
      <w:r w:rsidRPr="00353D38">
        <w:rPr>
          <w:rFonts w:ascii="Times New Roman" w:hAnsi="Times New Roman" w:cs="Times New Roman"/>
        </w:rPr>
        <w:t>) in 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case, all patches (separated by solid vertical lines) started with populations at carrying capacity in generation one (represented by grey filling of patches). (B) Through serial founder events during the colonization of the urban environment, beginning with a single rural population at carrying capacity. Populations could only colonize adjacent patches and the proportion of founding alleles was varied to control the strength of drift (i.e. lower proportion = stronger drift). (C) Schematic of the order of events during simulations of drift scenario 2 (i.e. B, numbers represent order of events). Boxes represent a single population as it proceeds through the simulations. Upon colonization, populations first grow according to a logistic growth model (growth rate [r] = 1.5). Populations are then subject to selection, followed by migration. Every generation, we track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621AA0">
          <w:pgSz w:w="12240" w:h="15840"/>
          <w:pgMar w:top="1440" w:right="1440" w:bottom="1440" w:left="1440" w:header="708" w:footer="708" w:gutter="0"/>
          <w:cols w:space="708"/>
          <w:docGrid w:linePitch="360"/>
        </w:sectPr>
      </w:pPr>
    </w:p>
    <w:p w14:paraId="65983D98" w14:textId="77777777" w:rsidR="00695730" w:rsidRPr="00353D38" w:rsidRDefault="00695730" w:rsidP="00695730">
      <w:pPr>
        <w:rPr>
          <w:rFonts w:ascii="Times New Roman" w:hAnsi="Times New Roman" w:cs="Times New Roman"/>
        </w:rPr>
      </w:pPr>
      <w:r w:rsidRPr="00353D38">
        <w:rPr>
          <w:rFonts w:ascii="Times New Roman" w:hAnsi="Times New Roman" w:cs="Times New Roman"/>
          <w:noProof/>
        </w:rPr>
        <w:drawing>
          <wp:inline distT="0" distB="0" distL="0" distR="0" wp14:anchorId="0448A64C" wp14:editId="722062C2">
            <wp:extent cx="5943600" cy="276733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767330"/>
                    </a:xfrm>
                    <a:prstGeom prst="rect">
                      <a:avLst/>
                    </a:prstGeom>
                  </pic:spPr>
                </pic:pic>
              </a:graphicData>
            </a:graphic>
          </wp:inline>
        </w:drawing>
      </w:r>
    </w:p>
    <w:p w14:paraId="1C7FE7F5" w14:textId="77777777"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3: </w:t>
      </w:r>
      <w:r w:rsidRPr="00353D38">
        <w:rPr>
          <w:rFonts w:ascii="Times New Roman" w:hAnsi="Times New Roman" w:cs="Times New Roman"/>
        </w:rPr>
        <w:t xml:space="preserve">The strength of selecting favoring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Pr="00353D38">
        <w:rPr>
          <w:rFonts w:ascii="Times New Roman" w:hAnsi="Times New Roman" w:cs="Times New Roman"/>
        </w:rPr>
        <w:t xml:space="preserve">), which favoured HCN+ genotypes in rural populations and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HCN– genotypes in urban populations. The selection coefficient varied linearly across the matrix such that HCN+ and HCN– genotypes had equal fitness in the central population of the landscape (i.e. population 20). </w:t>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621AA0">
          <w:pgSz w:w="12240" w:h="15840"/>
          <w:pgMar w:top="1440" w:right="1440" w:bottom="1440" w:left="1440" w:header="708" w:footer="708" w:gutter="0"/>
          <w:cols w:space="708"/>
          <w:docGrid w:linePitch="360"/>
        </w:sectPr>
      </w:pPr>
    </w:p>
    <w:p w14:paraId="1CD5E6CD" w14:textId="77777777"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Table 2: </w:t>
      </w:r>
      <w:r w:rsidRPr="00353D38">
        <w:rPr>
          <w:rFonts w:ascii="Times New Roman" w:hAnsi="Times New Roman" w:cs="Times New Roman"/>
        </w:rPr>
        <w:t xml:space="preserve">Details for all eight cases we simulated exploring the combined effects of drift, migration and selection on the formation of clines in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Rows highlighted in grey implement drift scenario 1 and do not include colonization dynamics. Rows in white implement drift scenario 2 and include colonization through serial founder effects. </w:t>
      </w:r>
    </w:p>
    <w:tbl>
      <w:tblPr>
        <w:tblW w:w="5000" w:type="pct"/>
        <w:jc w:val="center"/>
        <w:tblLook w:val="04A0" w:firstRow="1" w:lastRow="0" w:firstColumn="1" w:lastColumn="0" w:noHBand="0" w:noVBand="1"/>
      </w:tblPr>
      <w:tblGrid>
        <w:gridCol w:w="2878"/>
        <w:gridCol w:w="2878"/>
        <w:gridCol w:w="2878"/>
        <w:gridCol w:w="2878"/>
        <w:gridCol w:w="2878"/>
      </w:tblGrid>
      <w:tr w:rsidR="00F53E83" w:rsidRPr="00353D38" w14:paraId="355BDA99" w14:textId="77777777" w:rsidTr="00072389">
        <w:trPr>
          <w:trHeight w:val="612"/>
          <w:jc w:val="center"/>
        </w:trPr>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igration rates</w:t>
            </w:r>
          </w:p>
        </w:tc>
      </w:tr>
      <w:tr w:rsidR="00F53E83" w:rsidRPr="00353D38" w14:paraId="1E245F09" w14:textId="77777777" w:rsidTr="00072389">
        <w:trPr>
          <w:jc w:val="center"/>
        </w:trPr>
        <w:tc>
          <w:tcPr>
            <w:tcW w:w="5000"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F53E83" w:rsidRPr="00353D38" w14:paraId="6AA29C69"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7777777" w:rsidR="00F53E83" w:rsidRPr="00353D38" w:rsidRDefault="00F53E83" w:rsidP="00F53E83">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 K = 1000 (Rural);</w:t>
            </w:r>
          </w:p>
          <w:p w14:paraId="3B9BDCA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 K = 10; 100; 500; 1000 (Urba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 0.5;</w:t>
            </w:r>
          </w:p>
          <w:p w14:paraId="410D265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F53E83" w:rsidRPr="00353D38" w14:paraId="7217F11C" w14:textId="77777777" w:rsidTr="00F53E83">
        <w:trPr>
          <w:jc w:val="center"/>
        </w:trPr>
        <w:tc>
          <w:tcPr>
            <w:tcW w:w="1000" w:type="pct"/>
            <w:tcBorders>
              <w:top w:val="nil"/>
              <w:left w:val="single" w:sz="4" w:space="0" w:color="auto"/>
              <w:bottom w:val="single" w:sz="4" w:space="0" w:color="auto"/>
              <w:right w:val="single" w:sz="4" w:space="0" w:color="auto"/>
            </w:tcBorders>
            <w:shd w:val="clear" w:color="auto" w:fill="auto"/>
            <w:vAlign w:val="center"/>
            <w:hideMark/>
          </w:tcPr>
          <w:p w14:paraId="7B574F6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and migratio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 K = 1000 (Rural);</w:t>
            </w:r>
          </w:p>
          <w:p w14:paraId="5B4E72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 K = 10 (Urba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6B8159A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 0.5;</w:t>
            </w:r>
          </w:p>
          <w:p w14:paraId="5C5A925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4B074CB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p>
        </w:tc>
      </w:tr>
      <w:tr w:rsidR="00F53E83" w:rsidRPr="00353D38" w14:paraId="095A635A"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77777777" w:rsidR="00F53E83" w:rsidRPr="00353D38" w:rsidRDefault="00F53E83" w:rsidP="00EA11E1">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r w:rsidRPr="00353D38">
              <w:rPr>
                <w:rFonts w:ascii="Times New Roman" w:eastAsia="Times New Roman" w:hAnsi="Times New Roman" w:cs="Times New Roman"/>
                <w:color w:val="000000"/>
              </w:rPr>
              <w:t>, migration, allele frequency</w:t>
            </w:r>
            <w:r w:rsidR="004D176B" w:rsidRPr="00353D38">
              <w:rPr>
                <w:rFonts w:ascii="Times New Roman" w:eastAsia="Times New Roman" w:hAnsi="Times New Roman" w:cs="Times New Roman"/>
                <w:color w:val="000000"/>
              </w:rPr>
              <w:t xml:space="preserve"> variatio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F53E83" w:rsidRPr="00353D38" w:rsidRDefault="00F53E83" w:rsidP="00EA11E1">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 K = 1000 (Rural);</w:t>
            </w:r>
          </w:p>
          <w:p w14:paraId="6259F3FF" w14:textId="77777777" w:rsidR="00F53E83" w:rsidRPr="00353D38" w:rsidRDefault="00F53E83" w:rsidP="00EA11E1">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 K = 1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77777777" w:rsidR="00F53E83" w:rsidRPr="00353D38" w:rsidRDefault="00F53E83" w:rsidP="00EA11E1">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 0.1; 0.5; 0.9.</w:t>
            </w:r>
          </w:p>
          <w:p w14:paraId="04203ACD" w14:textId="77777777" w:rsidR="00F53E83" w:rsidRPr="00353D38" w:rsidRDefault="00F53E83" w:rsidP="00EA11E1">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F53E83" w:rsidRPr="00353D38" w:rsidRDefault="00F53E83" w:rsidP="00EA11E1">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F53E83" w:rsidRPr="00353D38" w:rsidRDefault="00F53E83" w:rsidP="00EA11E1">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0BD44A4F"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77777777" w:rsidR="00F53E83" w:rsidRPr="00353D38" w:rsidRDefault="004D176B" w:rsidP="003559EF">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selection, migration</w:t>
            </w:r>
            <w:r w:rsidR="00072389"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F53E83" w:rsidRPr="00353D38" w:rsidRDefault="00F53E83" w:rsidP="003559EF">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F53E83" w:rsidRPr="00353D38" w:rsidRDefault="00F53E83" w:rsidP="003559EF">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77777777" w:rsidR="00F53E83" w:rsidRPr="00353D38" w:rsidRDefault="00F53E83" w:rsidP="003559EF">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 0.5;</w:t>
            </w:r>
          </w:p>
          <w:p w14:paraId="79C55311" w14:textId="77777777" w:rsidR="00F53E83" w:rsidRPr="00353D38" w:rsidRDefault="00F53E83" w:rsidP="003559EF">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F53E83" w:rsidRPr="00353D38" w:rsidRDefault="00F53E83" w:rsidP="003559EF">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F53E83" w:rsidRPr="00353D38" w:rsidRDefault="00F53E83" w:rsidP="003559EF">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2E93F1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F53E83" w:rsidRPr="00353D38" w14:paraId="669E1E56"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and migratio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 0.5;</w:t>
            </w:r>
          </w:p>
          <w:p w14:paraId="763938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4D50E09"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r w:rsidRPr="00353D38">
              <w:rPr>
                <w:rFonts w:ascii="Times New Roman" w:eastAsia="Times New Roman" w:hAnsi="Times New Roman" w:cs="Times New Roman"/>
                <w:color w:val="000000"/>
              </w:rPr>
              <w:t>, migration, allele frequency</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 0.1; 0.5; 0.9.</w:t>
            </w:r>
          </w:p>
          <w:p w14:paraId="4368911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19A45AC8"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77777777" w:rsidR="00F53E83" w:rsidRPr="00353D38" w:rsidRDefault="00072389"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selection, migration</w:t>
            </w:r>
            <w:r w:rsidR="00F53E83"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 0.5;</w:t>
            </w:r>
          </w:p>
          <w:p w14:paraId="075B769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72205BC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77777777" w:rsidR="00F53E83" w:rsidRPr="00353D38" w:rsidRDefault="00072389" w:rsidP="009626CF">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F53E83" w:rsidRPr="00353D38" w14:paraId="2EA650C7"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77777777" w:rsidR="00F53E83" w:rsidRPr="00353D38" w:rsidRDefault="00072389" w:rsidP="009626CF">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Selection,</w:t>
            </w:r>
            <w:r w:rsidR="00F53E83" w:rsidRPr="00353D38">
              <w:rPr>
                <w:rFonts w:ascii="Times New Roman" w:eastAsia="Times New Roman" w:hAnsi="Times New Roman" w:cs="Times New Roman"/>
                <w:color w:val="000000"/>
              </w:rPr>
              <w:t xml:space="preserve"> migratio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F53E83" w:rsidRPr="00353D38" w:rsidRDefault="00F53E83" w:rsidP="009626CF">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 All population</w:t>
            </w:r>
            <w:r w:rsidR="004D176B"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rPr>
              <w:t xml:space="preserve"> with constant K = 100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77777777" w:rsidR="00F53E83" w:rsidRPr="00353D38" w:rsidRDefault="00F53E83" w:rsidP="009626CF">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 0.5;</w:t>
            </w:r>
          </w:p>
          <w:p w14:paraId="77371292" w14:textId="77777777" w:rsidR="00F53E83" w:rsidRPr="00353D38" w:rsidRDefault="00F53E83" w:rsidP="009626CF">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F53E83" w:rsidRPr="00353D38" w:rsidRDefault="00F53E83" w:rsidP="009626CF">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F53E83" w:rsidRPr="00353D38" w:rsidRDefault="00F53E83" w:rsidP="009626CF">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77777777"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 to gradient in drift running from urban (weak drift) to rural (strong drift) rather than rural-urban, as simulated in other scenarios. These are used to explore drift-selection balance.</w:t>
      </w:r>
    </w:p>
    <w:p w14:paraId="6937F097" w14:textId="77777777" w:rsidR="00695730" w:rsidRPr="00353D38" w:rsidRDefault="00695730" w:rsidP="00695730">
      <w:pPr>
        <w:rPr>
          <w:rFonts w:ascii="Times New Roman" w:hAnsi="Times New Roman" w:cs="Times New Roman"/>
        </w:rPr>
      </w:pPr>
      <w:r w:rsidRPr="00353D38">
        <w:rPr>
          <w:rFonts w:ascii="Times New Roman" w:hAnsi="Times New Roman" w:cs="Times New Roman"/>
        </w:rPr>
        <w:t xml:space="preserve">‡ Where multiple allele frequencies are specified, these were crossed </w:t>
      </w:r>
      <w:proofErr w:type="spellStart"/>
      <w:r w:rsidRPr="00353D38">
        <w:rPr>
          <w:rFonts w:ascii="Times New Roman" w:hAnsi="Times New Roman" w:cs="Times New Roman"/>
        </w:rPr>
        <w:t>factorially</w:t>
      </w:r>
      <w:proofErr w:type="spellEnd"/>
      <w:r w:rsidRPr="00353D38">
        <w:rPr>
          <w:rFonts w:ascii="Times New Roman" w:hAnsi="Times New Roman" w:cs="Times New Roman"/>
        </w:rPr>
        <w:t>.</w:t>
      </w: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1B67128E" w14:textId="77777777" w:rsidR="00695730" w:rsidRPr="00353D38" w:rsidRDefault="00695730" w:rsidP="00695730">
      <w:pPr>
        <w:spacing w:line="480" w:lineRule="auto"/>
        <w:ind w:firstLine="360"/>
        <w:rPr>
          <w:rFonts w:ascii="Times New Roman" w:hAnsi="Times New Roman" w:cs="Times New Roman"/>
        </w:rPr>
      </w:pPr>
    </w:p>
    <w:p w14:paraId="5C3F8E0D" w14:textId="77777777" w:rsidR="00695730" w:rsidRPr="00353D38" w:rsidRDefault="00695730" w:rsidP="00695730">
      <w:pPr>
        <w:tabs>
          <w:tab w:val="left" w:pos="5421"/>
        </w:tabs>
        <w:spacing w:line="480" w:lineRule="auto"/>
        <w:rPr>
          <w:rFonts w:ascii="Times New Roman" w:hAnsi="Times New Roman" w:cs="Times New Roman"/>
        </w:rPr>
      </w:pPr>
    </w:p>
    <w:p w14:paraId="0D3978F8" w14:textId="77777777" w:rsidR="00695730" w:rsidRPr="00353D38" w:rsidRDefault="00695730" w:rsidP="00695730">
      <w:pPr>
        <w:tabs>
          <w:tab w:val="left" w:pos="5421"/>
        </w:tabs>
        <w:spacing w:line="480" w:lineRule="auto"/>
        <w:rPr>
          <w:rFonts w:ascii="Times New Roman" w:hAnsi="Times New Roman" w:cs="Times New Roman"/>
        </w:rPr>
      </w:pPr>
    </w:p>
    <w:p w14:paraId="70E27950" w14:textId="77777777" w:rsidR="00695730" w:rsidRPr="00353D38" w:rsidRDefault="00695730">
      <w:pPr>
        <w:rPr>
          <w:rFonts w:ascii="Times New Roman" w:hAnsi="Times New Roman" w:cs="Times New Roman"/>
          <w:b/>
        </w:rPr>
      </w:pPr>
    </w:p>
    <w:sectPr w:rsidR="00695730" w:rsidRPr="00353D38" w:rsidSect="00643CC7">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Santangelo" w:date="2018-01-16T11:24:00Z" w:initials="JS">
    <w:p w14:paraId="5F79B2AC" w14:textId="77777777" w:rsidR="00695730" w:rsidRDefault="00695730">
      <w:pPr>
        <w:pStyle w:val="CommentText"/>
      </w:pPr>
      <w:r>
        <w:rPr>
          <w:rStyle w:val="CommentReference"/>
        </w:rPr>
        <w:annotationRef/>
      </w:r>
      <w:r>
        <w:t xml:space="preserve">Rob—Please confirm affiliations. </w:t>
      </w:r>
    </w:p>
  </w:comment>
  <w:comment w:id="1" w:author="Rob Ness" w:date="2017-12-18T19:15:00Z" w:initials="RN">
    <w:p w14:paraId="5AC8569C" w14:textId="77777777" w:rsidR="00695730" w:rsidRDefault="00695730" w:rsidP="00695730">
      <w:pPr>
        <w:pStyle w:val="CommentText"/>
      </w:pPr>
      <w:r>
        <w:rPr>
          <w:rStyle w:val="CommentReference"/>
        </w:rPr>
        <w:annotationRef/>
      </w:r>
      <w:r>
        <w:t>So perhaps the following two paragraphs could be condensed into one paragraph – like this:</w:t>
      </w:r>
    </w:p>
    <w:p w14:paraId="52AF8E9D" w14:textId="77777777" w:rsidR="00695730" w:rsidRDefault="00695730" w:rsidP="00695730">
      <w:pPr>
        <w:pStyle w:val="CommentText"/>
      </w:pPr>
    </w:p>
    <w:p w14:paraId="33FF051D" w14:textId="77777777" w:rsidR="00695730" w:rsidRDefault="00695730" w:rsidP="00695730">
      <w:pPr>
        <w:pStyle w:val="CommentText"/>
        <w:numPr>
          <w:ilvl w:val="0"/>
          <w:numId w:val="2"/>
        </w:numPr>
      </w:pPr>
      <w:r>
        <w:t>Clines are assumed adaptive.</w:t>
      </w:r>
    </w:p>
    <w:p w14:paraId="5973E879" w14:textId="77777777" w:rsidR="00695730" w:rsidRDefault="00695730" w:rsidP="00695730">
      <w:pPr>
        <w:pStyle w:val="CommentText"/>
        <w:numPr>
          <w:ilvl w:val="0"/>
          <w:numId w:val="2"/>
        </w:numPr>
      </w:pPr>
      <w:r>
        <w:t>Single locus clines in alleles or quant traits can happen by drift.</w:t>
      </w:r>
    </w:p>
    <w:p w14:paraId="4EAA59F9" w14:textId="77777777" w:rsidR="00695730" w:rsidRDefault="00695730" w:rsidP="00695730">
      <w:pPr>
        <w:pStyle w:val="CommentText"/>
        <w:numPr>
          <w:ilvl w:val="0"/>
          <w:numId w:val="2"/>
        </w:numPr>
      </w:pPr>
      <w:r>
        <w:t>But parallel clines are assumed to be selection b/c clines should occur in either direction</w:t>
      </w:r>
    </w:p>
    <w:p w14:paraId="784A947F" w14:textId="77777777" w:rsidR="00695730" w:rsidRDefault="00695730" w:rsidP="00695730">
      <w:pPr>
        <w:pStyle w:val="CommentText"/>
        <w:numPr>
          <w:ilvl w:val="0"/>
          <w:numId w:val="2"/>
        </w:numPr>
      </w:pPr>
      <w:r>
        <w:t xml:space="preserve">However, it is underappreciated that such parallel clines can happen by drift (e.g. </w:t>
      </w:r>
      <w:proofErr w:type="spellStart"/>
      <w:r>
        <w:t>paniculata</w:t>
      </w:r>
      <w:proofErr w:type="spellEnd"/>
      <w:r>
        <w:t>)</w:t>
      </w:r>
    </w:p>
    <w:p w14:paraId="602FD3AE" w14:textId="77777777" w:rsidR="00695730" w:rsidRDefault="00695730" w:rsidP="00695730">
      <w:pPr>
        <w:pStyle w:val="CommentText"/>
      </w:pPr>
    </w:p>
  </w:comment>
  <w:comment w:id="2" w:author="James Santangelo" w:date="2017-12-23T11:50:00Z" w:initials="JS">
    <w:p w14:paraId="25D8AAAE" w14:textId="77777777" w:rsidR="00695730" w:rsidRDefault="00695730" w:rsidP="00695730">
      <w:pPr>
        <w:pStyle w:val="CommentText"/>
      </w:pPr>
      <w:r>
        <w:rPr>
          <w:rStyle w:val="CommentReference"/>
        </w:rPr>
        <w:annotationRef/>
      </w:r>
      <w:r>
        <w:t xml:space="preserve">I’m worried that to make a compelling argument, the paragraph would end up being too long. However, if we still think the intro is too long, then we can do this. I’ve shortened the intro quite a bit by removing a paragraph (see below) and reducing the explanation of examples. </w:t>
      </w:r>
    </w:p>
  </w:comment>
  <w:comment w:id="3" w:author="Rob Ness" w:date="2017-12-18T19:30:00Z" w:initials="RN">
    <w:p w14:paraId="0418A158" w14:textId="77777777" w:rsidR="00695730" w:rsidRDefault="00695730" w:rsidP="00695730">
      <w:pPr>
        <w:pStyle w:val="CommentText"/>
      </w:pPr>
      <w:r>
        <w:rPr>
          <w:rStyle w:val="CommentReference"/>
        </w:rPr>
        <w:annotationRef/>
      </w:r>
      <w:r>
        <w:rPr>
          <w:rStyle w:val="CommentReference"/>
        </w:rPr>
        <w:annotationRef/>
      </w:r>
      <w:r>
        <w:t xml:space="preserve">Do you think </w:t>
      </w:r>
      <w:proofErr w:type="spellStart"/>
      <w:r>
        <w:t>its</w:t>
      </w:r>
      <w:proofErr w:type="spellEnd"/>
      <w:r>
        <w:t xml:space="preserve"> good to lead with selection or drift?</w:t>
      </w:r>
    </w:p>
    <w:p w14:paraId="3FF24F10" w14:textId="77777777" w:rsidR="00695730" w:rsidRDefault="00695730" w:rsidP="00695730">
      <w:pPr>
        <w:pStyle w:val="CommentText"/>
      </w:pPr>
    </w:p>
    <w:p w14:paraId="4DCFE517" w14:textId="77777777" w:rsidR="00695730" w:rsidRDefault="00695730" w:rsidP="00695730">
      <w:pPr>
        <w:pStyle w:val="CommentText"/>
      </w:pPr>
      <w:r>
        <w:t>It almost seems worth saying: cities are cool, we all like to think about selection to adapt to cities – BUT cities may also be drifty so we need to think about both things – which is what we are going to do here</w:t>
      </w:r>
    </w:p>
  </w:comment>
  <w:comment w:id="4" w:author="James Santangelo" w:date="2017-12-23T11:20:00Z" w:initials="JS">
    <w:p w14:paraId="3B9479C0" w14:textId="77777777" w:rsidR="00695730" w:rsidRDefault="00695730" w:rsidP="00695730">
      <w:pPr>
        <w:pStyle w:val="CommentText"/>
      </w:pPr>
      <w:r>
        <w:rPr>
          <w:rStyle w:val="CommentReference"/>
        </w:rPr>
        <w:annotationRef/>
      </w:r>
      <w:r>
        <w:t xml:space="preserve">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w:t>
      </w:r>
      <w:proofErr w:type="spellStart"/>
      <w:r>
        <w:t>cyanogenesis</w:t>
      </w:r>
      <w:proofErr w:type="spellEnd"/>
      <w:r>
        <w:t xml:space="preserve"> as a model.</w:t>
      </w:r>
    </w:p>
    <w:p w14:paraId="4A0F7EC9" w14:textId="77777777" w:rsidR="00695730" w:rsidRDefault="00695730" w:rsidP="00695730">
      <w:pPr>
        <w:pStyle w:val="CommentText"/>
      </w:pPr>
    </w:p>
    <w:p w14:paraId="4F7FBC29" w14:textId="77777777" w:rsidR="00695730" w:rsidRDefault="00695730" w:rsidP="00695730">
      <w:pPr>
        <w:pStyle w:val="CommentText"/>
      </w:pPr>
      <w:r>
        <w:t xml:space="preserve">Let me know if this makes sense. </w:t>
      </w:r>
    </w:p>
    <w:p w14:paraId="7262543F" w14:textId="77777777" w:rsidR="00695730" w:rsidRDefault="00695730" w:rsidP="00695730">
      <w:pPr>
        <w:pStyle w:val="CommentText"/>
      </w:pPr>
    </w:p>
    <w:p w14:paraId="4146EF8B" w14:textId="77777777" w:rsidR="00695730" w:rsidRDefault="00695730" w:rsidP="00695730">
      <w:pPr>
        <w:pStyle w:val="CommentText"/>
      </w:pPr>
    </w:p>
  </w:comment>
  <w:comment w:id="5" w:author="James Santangelo" w:date="2017-12-31T15:26:00Z" w:initials="JS">
    <w:p w14:paraId="59608EAC" w14:textId="77777777" w:rsidR="00695730" w:rsidRDefault="00695730" w:rsidP="00695730">
      <w:pPr>
        <w:pStyle w:val="CommentText"/>
      </w:pPr>
      <w:r>
        <w:rPr>
          <w:rStyle w:val="CommentReference"/>
        </w:rPr>
        <w:annotationRef/>
      </w:r>
      <w:r>
        <w:t>Need to create this.</w:t>
      </w:r>
    </w:p>
  </w:comment>
  <w:comment w:id="6" w:author="James Santangelo" w:date="2017-12-18T16:03:00Z" w:initials="JS">
    <w:p w14:paraId="684E3AE4" w14:textId="77777777" w:rsidR="00695730" w:rsidRDefault="00695730" w:rsidP="00695730">
      <w:pPr>
        <w:pStyle w:val="CommentText"/>
      </w:pPr>
      <w:r>
        <w:rPr>
          <w:rStyle w:val="CommentReference"/>
        </w:rPr>
        <w:annotationRef/>
      </w:r>
      <w:r>
        <w:t xml:space="preserve">Need to include Wright (1952) and </w:t>
      </w:r>
      <w:proofErr w:type="spellStart"/>
      <w:r>
        <w:t>Bodmer</w:t>
      </w:r>
      <w:proofErr w:type="spellEnd"/>
      <w:r>
        <w:t xml:space="preserve"> and Parsons (1962). </w:t>
      </w:r>
    </w:p>
  </w:comment>
  <w:comment w:id="7" w:author="Rob Ness" w:date="2017-12-27T14:52:00Z" w:initials="RN">
    <w:p w14:paraId="1C3637F0" w14:textId="77777777" w:rsidR="00695730" w:rsidRDefault="00695730" w:rsidP="00695730">
      <w:pPr>
        <w:pStyle w:val="CommentText"/>
      </w:pPr>
      <w:r>
        <w:rPr>
          <w:rStyle w:val="CommentReference"/>
        </w:rPr>
        <w:annotationRef/>
      </w:r>
      <w:r>
        <w:t>Is this correct? LD would require gametes (pollen) to move after selection</w:t>
      </w:r>
    </w:p>
  </w:comment>
  <w:comment w:id="8" w:author="James Santangelo" w:date="2017-12-31T14:41:00Z" w:initials="JS">
    <w:p w14:paraId="670CB65F" w14:textId="77777777" w:rsidR="00695730" w:rsidRDefault="00695730" w:rsidP="00695730">
      <w:pPr>
        <w:pStyle w:val="CommentText"/>
      </w:pPr>
      <w:r>
        <w:rPr>
          <w:rStyle w:val="CommentReference"/>
        </w:rPr>
        <w:annotationRef/>
      </w:r>
      <w:proofErr w:type="gramStart"/>
      <w:r>
        <w:t>Yes</w:t>
      </w:r>
      <w:proofErr w:type="gramEnd"/>
      <w:r>
        <w:t xml:space="preserve"> this is correc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79B2AC" w15:done="0"/>
  <w15:commentEx w15:paraId="602FD3AE" w15:done="0"/>
  <w15:commentEx w15:paraId="25D8AAAE" w15:paraIdParent="602FD3AE" w15:done="0"/>
  <w15:commentEx w15:paraId="4DCFE517" w15:done="0"/>
  <w15:commentEx w15:paraId="4146EF8B" w15:paraIdParent="4DCFE517" w15:done="0"/>
  <w15:commentEx w15:paraId="59608EAC" w15:done="0"/>
  <w15:commentEx w15:paraId="684E3AE4" w15:done="0"/>
  <w15:commentEx w15:paraId="1C3637F0" w15:done="0"/>
  <w15:commentEx w15:paraId="670CB65F" w15:paraIdParent="1C3637F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5730"/>
    <w:rsid w:val="00000BA7"/>
    <w:rsid w:val="000357A5"/>
    <w:rsid w:val="00072389"/>
    <w:rsid w:val="002F5234"/>
    <w:rsid w:val="00353D38"/>
    <w:rsid w:val="004D176B"/>
    <w:rsid w:val="004F2227"/>
    <w:rsid w:val="005433A8"/>
    <w:rsid w:val="00643CC7"/>
    <w:rsid w:val="00695730"/>
    <w:rsid w:val="008054DC"/>
    <w:rsid w:val="008313B4"/>
    <w:rsid w:val="00993D47"/>
    <w:rsid w:val="009B7797"/>
    <w:rsid w:val="00A53CDE"/>
    <w:rsid w:val="00A9094C"/>
    <w:rsid w:val="00C2777D"/>
    <w:rsid w:val="00C35587"/>
    <w:rsid w:val="00C37A2C"/>
    <w:rsid w:val="00DF2266"/>
    <w:rsid w:val="00EA01BB"/>
    <w:rsid w:val="00EA584F"/>
    <w:rsid w:val="00F53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hyperlink" Target="mailto:james.santangelo37@gmail.com" TargetMode="Externa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19</Pages>
  <Words>18914</Words>
  <Characters>107813</Characters>
  <Application>Microsoft Macintosh Word</Application>
  <DocSecurity>0</DocSecurity>
  <Lines>898</Lines>
  <Paragraphs>252</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Methods</vt:lpstr>
      <vt:lpstr>Overview of simulations</vt:lpstr>
      <vt:lpstr>Drift scenario 1: Gradient in maximum population size across the landscape</vt:lpstr>
    </vt:vector>
  </TitlesOfParts>
  <LinksUpToDate>false</LinksUpToDate>
  <CharactersWithSpaces>126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cp:revision>
  <dcterms:created xsi:type="dcterms:W3CDTF">2018-01-16T16:22:00Z</dcterms:created>
  <dcterms:modified xsi:type="dcterms:W3CDTF">2018-01-16T17:43:00Z</dcterms:modified>
</cp:coreProperties>
</file>